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12.jpg" ContentType="image/jpeg"/>
  <Override PartName="/word/media/image13.jpg" ContentType="image/jpeg"/>
  <Override PartName="/word/media/image14.jpg" ContentType="image/jpeg"/>
  <Override PartName="/word/media/image15.jpg" ContentType="image/jpeg"/>
  <Override PartName="/word/media/image16.jpg" ContentType="image/jpeg"/>
  <Override PartName="/word/media/image17.jpg" ContentType="image/jpeg"/>
  <Override PartName="/word/media/image18.jpg" ContentType="image/jpe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0B6790" w:rsidRDefault="00472314" w:rsidP="00DA5C75">
      <w:pPr>
        <w:jc w:val="center"/>
        <w:rPr>
          <w:b/>
          <w:bCs/>
        </w:rPr>
      </w:pPr>
      <w:r w:rsidRPr="000B6790">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0B6790" w:rsidRDefault="00472314" w:rsidP="00DA5C75">
      <w:pPr>
        <w:jc w:val="center"/>
        <w:rPr>
          <w:b/>
          <w:bCs/>
        </w:rPr>
      </w:pPr>
      <w:r w:rsidRPr="000B6790">
        <w:rPr>
          <w:b/>
          <w:bCs/>
        </w:rPr>
        <w:t>DESIGN AND IMPLEMENTATION OF A WEB-BASED RADIO AUDIENCE MEASUREMENT SYSTEM</w:t>
      </w:r>
    </w:p>
    <w:p w14:paraId="503FDA29" w14:textId="77777777" w:rsidR="00472314" w:rsidRPr="000B6790" w:rsidRDefault="00472314" w:rsidP="00DA5C75">
      <w:pPr>
        <w:jc w:val="center"/>
        <w:rPr>
          <w:b/>
          <w:bCs/>
        </w:rPr>
      </w:pPr>
    </w:p>
    <w:p w14:paraId="3CA13CA6" w14:textId="77777777" w:rsidR="00472314" w:rsidRPr="000B6790" w:rsidRDefault="00472314" w:rsidP="00DA5C75">
      <w:pPr>
        <w:jc w:val="center"/>
        <w:rPr>
          <w:b/>
          <w:bCs/>
        </w:rPr>
      </w:pPr>
      <w:r w:rsidRPr="000B6790">
        <w:rPr>
          <w:b/>
          <w:bCs/>
        </w:rPr>
        <w:t>BY</w:t>
      </w:r>
    </w:p>
    <w:p w14:paraId="10A07969" w14:textId="77777777" w:rsidR="00472314" w:rsidRPr="000B6790" w:rsidRDefault="00472314" w:rsidP="00DA5C75">
      <w:pPr>
        <w:jc w:val="center"/>
        <w:rPr>
          <w:b/>
          <w:bCs/>
        </w:rPr>
      </w:pPr>
      <w:r w:rsidRPr="000B6790">
        <w:rPr>
          <w:b/>
          <w:bCs/>
        </w:rPr>
        <w:t>AYEGBA JESSE-JOSEPH, ANIBE</w:t>
      </w:r>
    </w:p>
    <w:p w14:paraId="775E6118" w14:textId="77777777" w:rsidR="00472314" w:rsidRPr="000B6790" w:rsidRDefault="00472314" w:rsidP="00DA5C75">
      <w:pPr>
        <w:jc w:val="center"/>
        <w:rPr>
          <w:b/>
          <w:bCs/>
        </w:rPr>
      </w:pPr>
      <w:r w:rsidRPr="000B6790">
        <w:rPr>
          <w:b/>
          <w:bCs/>
        </w:rPr>
        <w:t>(16CK020793)</w:t>
      </w:r>
    </w:p>
    <w:p w14:paraId="7ABFDF82" w14:textId="77777777" w:rsidR="00472314" w:rsidRPr="000B6790" w:rsidRDefault="00472314" w:rsidP="00DA5C75">
      <w:pPr>
        <w:jc w:val="center"/>
        <w:rPr>
          <w:b/>
          <w:bCs/>
        </w:rPr>
      </w:pPr>
    </w:p>
    <w:p w14:paraId="2DEE7FEE" w14:textId="77777777" w:rsidR="00472314" w:rsidRPr="000B6790" w:rsidRDefault="00472314" w:rsidP="00DA5C75">
      <w:pPr>
        <w:jc w:val="center"/>
        <w:rPr>
          <w:b/>
          <w:bCs/>
        </w:rPr>
      </w:pPr>
      <w:r w:rsidRPr="000B6790">
        <w:rPr>
          <w:b/>
          <w:bCs/>
        </w:rPr>
        <w:t>SUBMITTED TO</w:t>
      </w:r>
    </w:p>
    <w:p w14:paraId="31AE911F" w14:textId="77777777" w:rsidR="00472314" w:rsidRPr="000B6790" w:rsidRDefault="00472314" w:rsidP="00DA5C75">
      <w:pPr>
        <w:jc w:val="center"/>
        <w:rPr>
          <w:b/>
          <w:bCs/>
        </w:rPr>
      </w:pPr>
      <w:r w:rsidRPr="000B6790">
        <w:rPr>
          <w:b/>
          <w:bCs/>
        </w:rPr>
        <w:t>THE DEPARTMENT OF ELECTRICAL AND INFORMATION ENGINEERING,</w:t>
      </w:r>
    </w:p>
    <w:p w14:paraId="11022CEE" w14:textId="77777777" w:rsidR="00472314" w:rsidRPr="000B6790" w:rsidRDefault="00472314" w:rsidP="00DA5C75">
      <w:pPr>
        <w:jc w:val="center"/>
        <w:rPr>
          <w:b/>
          <w:bCs/>
        </w:rPr>
      </w:pPr>
      <w:r w:rsidRPr="000B6790">
        <w:rPr>
          <w:b/>
          <w:bCs/>
        </w:rPr>
        <w:t>COLLEGE OF ENGINEERING,</w:t>
      </w:r>
    </w:p>
    <w:p w14:paraId="1B8251B2" w14:textId="77777777" w:rsidR="00472314" w:rsidRPr="000B6790" w:rsidRDefault="00472314" w:rsidP="00DA5C75">
      <w:pPr>
        <w:jc w:val="center"/>
        <w:rPr>
          <w:b/>
          <w:bCs/>
        </w:rPr>
      </w:pPr>
      <w:r w:rsidRPr="000B6790">
        <w:rPr>
          <w:b/>
          <w:bCs/>
        </w:rPr>
        <w:t>COVENANT UNIVERSITY</w:t>
      </w:r>
    </w:p>
    <w:p w14:paraId="7184EC15" w14:textId="77777777" w:rsidR="00472314" w:rsidRPr="000B6790" w:rsidRDefault="00472314" w:rsidP="00DA5C75">
      <w:pPr>
        <w:jc w:val="center"/>
        <w:rPr>
          <w:b/>
          <w:bCs/>
        </w:rPr>
      </w:pPr>
    </w:p>
    <w:p w14:paraId="1361DA57" w14:textId="77777777" w:rsidR="00472314" w:rsidRPr="000B6790" w:rsidRDefault="00472314" w:rsidP="00DA5C75">
      <w:pPr>
        <w:jc w:val="center"/>
        <w:rPr>
          <w:b/>
          <w:bCs/>
        </w:rPr>
      </w:pPr>
      <w:r w:rsidRPr="000B6790">
        <w:rPr>
          <w:b/>
          <w:bCs/>
        </w:rPr>
        <w:t>IN PARTIAL FULFILLMENT FOR THE AWARD OF THE DEGREE OF BACHELOR OF ENGINEERING (B.ENG.), ELECTRICAL AND ELECTRONICS ENGINEERING, COVENANT UNIVERSITY, OTA, OGUN STATE, NIGERIA</w:t>
      </w:r>
    </w:p>
    <w:p w14:paraId="2C02070F" w14:textId="77777777" w:rsidR="00472314" w:rsidRPr="000B6790" w:rsidRDefault="00472314" w:rsidP="00DA5C75">
      <w:pPr>
        <w:jc w:val="center"/>
        <w:rPr>
          <w:b/>
          <w:bCs/>
        </w:rPr>
      </w:pPr>
    </w:p>
    <w:p w14:paraId="64D5A0EA" w14:textId="1FA9E0D9" w:rsidR="00472314" w:rsidRPr="000B6790" w:rsidRDefault="003D0B1A" w:rsidP="00DA5C75">
      <w:pPr>
        <w:jc w:val="center"/>
        <w:rPr>
          <w:b/>
          <w:bCs/>
        </w:rPr>
      </w:pPr>
      <w:r w:rsidRPr="000B6790">
        <w:rPr>
          <w:b/>
          <w:bCs/>
        </w:rPr>
        <w:t>JULY</w:t>
      </w:r>
      <w:r w:rsidR="00472314" w:rsidRPr="000B6790">
        <w:rPr>
          <w:b/>
          <w:bCs/>
        </w:rPr>
        <w:t xml:space="preserve"> 2021</w:t>
      </w:r>
    </w:p>
    <w:p w14:paraId="728B225F" w14:textId="77777777" w:rsidR="00472314" w:rsidRPr="000B6790" w:rsidRDefault="00472314" w:rsidP="00DA5C75">
      <w:pPr>
        <w:jc w:val="both"/>
      </w:pPr>
    </w:p>
    <w:p w14:paraId="5EB28FE5" w14:textId="77777777" w:rsidR="00472314" w:rsidRPr="000B6790" w:rsidRDefault="00472314" w:rsidP="00DA5C75">
      <w:pPr>
        <w:jc w:val="both"/>
      </w:pPr>
    </w:p>
    <w:p w14:paraId="034727ED" w14:textId="77777777" w:rsidR="00472314" w:rsidRPr="000B6790" w:rsidRDefault="00472314" w:rsidP="00DA5C75">
      <w:pPr>
        <w:jc w:val="both"/>
      </w:pPr>
    </w:p>
    <w:p w14:paraId="5BD35981" w14:textId="77777777" w:rsidR="00472314" w:rsidRPr="000B6790" w:rsidRDefault="00472314" w:rsidP="00DA5C75">
      <w:pPr>
        <w:jc w:val="both"/>
      </w:pPr>
    </w:p>
    <w:p w14:paraId="561DA2B9" w14:textId="77777777" w:rsidR="00472314" w:rsidRPr="000B6790" w:rsidRDefault="00472314" w:rsidP="00DA5C75">
      <w:pPr>
        <w:pStyle w:val="headings"/>
      </w:pPr>
      <w:r w:rsidRPr="000B6790">
        <w:lastRenderedPageBreak/>
        <w:t>DECLARATION</w:t>
      </w:r>
    </w:p>
    <w:p w14:paraId="49F88386" w14:textId="77777777" w:rsidR="00472314" w:rsidRPr="000B6790" w:rsidRDefault="00472314" w:rsidP="00DA5C75">
      <w:pPr>
        <w:jc w:val="both"/>
      </w:pPr>
      <w:r w:rsidRPr="000B6790">
        <w:t xml:space="preserve">I hereby declare that the work detailed in this report was completed by me under the supervision of Engr. Omoruyi </w:t>
      </w:r>
      <w:proofErr w:type="spellStart"/>
      <w:r w:rsidRPr="000B6790">
        <w:t>Osemwegie</w:t>
      </w:r>
      <w:proofErr w:type="spellEnd"/>
      <w:r w:rsidRPr="000B6790">
        <w:t xml:space="preserv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0B6790" w:rsidRDefault="00472314" w:rsidP="00DA5C75">
      <w:pPr>
        <w:jc w:val="both"/>
      </w:pPr>
    </w:p>
    <w:p w14:paraId="24DC1E7F" w14:textId="77777777" w:rsidR="00472314" w:rsidRPr="000B6790" w:rsidRDefault="00472314" w:rsidP="00DA5C75">
      <w:pPr>
        <w:jc w:val="center"/>
      </w:pPr>
      <w:r w:rsidRPr="000B6790">
        <w:t>…………………………………….</w:t>
      </w:r>
    </w:p>
    <w:p w14:paraId="2B8AB9AA" w14:textId="77777777" w:rsidR="00472314" w:rsidRPr="000B6790" w:rsidRDefault="00472314" w:rsidP="00DA5C75">
      <w:pPr>
        <w:jc w:val="center"/>
      </w:pPr>
      <w:r w:rsidRPr="000B6790">
        <w:t>AYEGBA JESSE-JOSEPH ANIBE</w:t>
      </w:r>
    </w:p>
    <w:p w14:paraId="04018C33" w14:textId="77777777" w:rsidR="00472314" w:rsidRPr="000B6790" w:rsidRDefault="00472314" w:rsidP="00DA5C75">
      <w:pPr>
        <w:jc w:val="center"/>
      </w:pPr>
      <w:r w:rsidRPr="000B6790">
        <w:t>16CK020793</w:t>
      </w:r>
    </w:p>
    <w:p w14:paraId="4A6C210C" w14:textId="77777777" w:rsidR="00472314" w:rsidRPr="000B6790" w:rsidRDefault="00472314" w:rsidP="00DA5C75">
      <w:pPr>
        <w:jc w:val="both"/>
      </w:pPr>
    </w:p>
    <w:p w14:paraId="313C9CC1" w14:textId="77777777" w:rsidR="00472314" w:rsidRPr="000B6790" w:rsidRDefault="00472314" w:rsidP="00DA5C75">
      <w:pPr>
        <w:spacing w:line="259" w:lineRule="auto"/>
        <w:jc w:val="both"/>
      </w:pPr>
      <w:r w:rsidRPr="000B6790">
        <w:br w:type="page"/>
      </w:r>
    </w:p>
    <w:p w14:paraId="7D567851" w14:textId="77777777" w:rsidR="00472314" w:rsidRPr="000B6790" w:rsidRDefault="00472314" w:rsidP="00DA5C75">
      <w:pPr>
        <w:pStyle w:val="headings"/>
      </w:pPr>
      <w:r w:rsidRPr="000B6790">
        <w:lastRenderedPageBreak/>
        <w:t>CERTIFICATION</w:t>
      </w:r>
    </w:p>
    <w:p w14:paraId="7952C451" w14:textId="4A6CB9D6" w:rsidR="00472314" w:rsidRPr="000B6790" w:rsidRDefault="00472314" w:rsidP="00DA5C75">
      <w:pPr>
        <w:jc w:val="both"/>
      </w:pPr>
      <w:r w:rsidRPr="000B6790">
        <w:t>This is to certify that the project titled "Design and Implementation of a Web-based Radio Audience Measurement System” by AYEGBA JESSE-JOSEPH, ANIB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Pr="000B6790" w:rsidRDefault="00472314" w:rsidP="00DA5C7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rsidRPr="000B6790" w14:paraId="57F2330D" w14:textId="77777777" w:rsidTr="00180C0B">
        <w:tc>
          <w:tcPr>
            <w:tcW w:w="2785" w:type="dxa"/>
          </w:tcPr>
          <w:p w14:paraId="4659968C" w14:textId="77777777" w:rsidR="00472314" w:rsidRPr="000B6790" w:rsidRDefault="00472314" w:rsidP="00DA5C75">
            <w:pPr>
              <w:pStyle w:val="Default"/>
              <w:jc w:val="both"/>
            </w:pPr>
            <w:r w:rsidRPr="000B6790">
              <w:rPr>
                <w:b/>
                <w:bCs/>
              </w:rPr>
              <w:t xml:space="preserve">Student: </w:t>
            </w:r>
          </w:p>
        </w:tc>
        <w:tc>
          <w:tcPr>
            <w:tcW w:w="6565" w:type="dxa"/>
          </w:tcPr>
          <w:p w14:paraId="75F14F19" w14:textId="77777777" w:rsidR="00472314" w:rsidRPr="000B6790" w:rsidRDefault="00472314" w:rsidP="00DA5C75">
            <w:pPr>
              <w:pStyle w:val="Default"/>
              <w:tabs>
                <w:tab w:val="left" w:pos="4785"/>
              </w:tabs>
              <w:jc w:val="both"/>
            </w:pPr>
            <w:r w:rsidRPr="000B6790">
              <w:t xml:space="preserve">Name: AYEGBA JESSE-JOSEPH ANIBE </w:t>
            </w:r>
            <w:r w:rsidRPr="000B6790">
              <w:tab/>
            </w:r>
          </w:p>
          <w:p w14:paraId="457474E8" w14:textId="77777777" w:rsidR="00472314" w:rsidRPr="000B6790" w:rsidRDefault="00472314" w:rsidP="00DA5C75">
            <w:pPr>
              <w:pStyle w:val="Default"/>
              <w:tabs>
                <w:tab w:val="left" w:pos="4785"/>
              </w:tabs>
              <w:jc w:val="both"/>
            </w:pPr>
          </w:p>
          <w:p w14:paraId="1FB5C7D1" w14:textId="77777777" w:rsidR="00472314" w:rsidRPr="000B6790" w:rsidRDefault="00472314" w:rsidP="00DA5C75">
            <w:pPr>
              <w:pStyle w:val="Default"/>
              <w:jc w:val="both"/>
            </w:pPr>
          </w:p>
          <w:p w14:paraId="1BBF671B" w14:textId="77777777" w:rsidR="00472314" w:rsidRPr="000B6790" w:rsidRDefault="00472314" w:rsidP="00DA5C75">
            <w:pPr>
              <w:pStyle w:val="Default"/>
              <w:jc w:val="both"/>
            </w:pPr>
            <w:r w:rsidRPr="000B6790">
              <w:t xml:space="preserve">Sign: ___________________ Date: ________________ </w:t>
            </w:r>
          </w:p>
          <w:p w14:paraId="18E349E8" w14:textId="77777777" w:rsidR="00472314" w:rsidRPr="000B6790" w:rsidRDefault="00472314" w:rsidP="00DA5C75">
            <w:pPr>
              <w:pStyle w:val="Default"/>
              <w:jc w:val="both"/>
            </w:pPr>
          </w:p>
          <w:p w14:paraId="62970D9D" w14:textId="77777777" w:rsidR="00472314" w:rsidRPr="000B6790" w:rsidRDefault="00472314" w:rsidP="00DA5C75">
            <w:pPr>
              <w:pStyle w:val="Default"/>
              <w:jc w:val="both"/>
            </w:pPr>
          </w:p>
        </w:tc>
      </w:tr>
      <w:tr w:rsidR="00472314" w:rsidRPr="000B6790" w14:paraId="5706F19C" w14:textId="77777777" w:rsidTr="00180C0B">
        <w:tc>
          <w:tcPr>
            <w:tcW w:w="2785" w:type="dxa"/>
          </w:tcPr>
          <w:p w14:paraId="019D4C99" w14:textId="77777777" w:rsidR="00472314" w:rsidRPr="000B6790" w:rsidRDefault="00472314" w:rsidP="00DA5C75">
            <w:pPr>
              <w:pStyle w:val="Default"/>
              <w:jc w:val="both"/>
            </w:pPr>
            <w:r w:rsidRPr="000B6790">
              <w:rPr>
                <w:b/>
                <w:bCs/>
              </w:rPr>
              <w:t xml:space="preserve">Supervisor: </w:t>
            </w:r>
          </w:p>
        </w:tc>
        <w:tc>
          <w:tcPr>
            <w:tcW w:w="6565" w:type="dxa"/>
          </w:tcPr>
          <w:p w14:paraId="0A903904" w14:textId="77777777" w:rsidR="00472314" w:rsidRPr="000B6790" w:rsidRDefault="00472314" w:rsidP="00DA5C75">
            <w:pPr>
              <w:pStyle w:val="Default"/>
              <w:jc w:val="both"/>
            </w:pPr>
            <w:r w:rsidRPr="000B6790">
              <w:t xml:space="preserve">Name: Engr. Omoruyi </w:t>
            </w:r>
            <w:proofErr w:type="spellStart"/>
            <w:r w:rsidRPr="000B6790">
              <w:t>Osemwegie</w:t>
            </w:r>
            <w:proofErr w:type="spellEnd"/>
            <w:r w:rsidRPr="000B6790">
              <w:t xml:space="preserve"> </w:t>
            </w:r>
          </w:p>
          <w:p w14:paraId="59E8011B" w14:textId="77777777" w:rsidR="00472314" w:rsidRPr="000B6790" w:rsidRDefault="00472314" w:rsidP="00DA5C75">
            <w:pPr>
              <w:pStyle w:val="Default"/>
              <w:jc w:val="both"/>
            </w:pPr>
          </w:p>
          <w:p w14:paraId="347F460F" w14:textId="77777777" w:rsidR="00472314" w:rsidRPr="000B6790" w:rsidRDefault="00472314" w:rsidP="00DA5C75">
            <w:pPr>
              <w:pStyle w:val="Default"/>
              <w:jc w:val="both"/>
            </w:pPr>
          </w:p>
          <w:p w14:paraId="11AF7622" w14:textId="77777777" w:rsidR="00472314" w:rsidRPr="000B6790" w:rsidRDefault="00472314" w:rsidP="00DA5C75">
            <w:pPr>
              <w:pStyle w:val="Default"/>
              <w:jc w:val="both"/>
            </w:pPr>
            <w:r w:rsidRPr="000B6790">
              <w:t xml:space="preserve">Sign: ___________________ Date: ________________ </w:t>
            </w:r>
          </w:p>
          <w:p w14:paraId="1353B12C" w14:textId="77777777" w:rsidR="00472314" w:rsidRPr="000B6790" w:rsidRDefault="00472314" w:rsidP="00DA5C75">
            <w:pPr>
              <w:pStyle w:val="Default"/>
              <w:jc w:val="both"/>
            </w:pPr>
          </w:p>
          <w:p w14:paraId="0CC0AF04" w14:textId="77777777" w:rsidR="00472314" w:rsidRPr="000B6790" w:rsidRDefault="00472314" w:rsidP="00DA5C75">
            <w:pPr>
              <w:pStyle w:val="Default"/>
              <w:jc w:val="both"/>
            </w:pPr>
          </w:p>
        </w:tc>
      </w:tr>
      <w:tr w:rsidR="00472314" w:rsidRPr="000B6790" w14:paraId="17B04165" w14:textId="77777777" w:rsidTr="00180C0B">
        <w:tc>
          <w:tcPr>
            <w:tcW w:w="2785" w:type="dxa"/>
          </w:tcPr>
          <w:p w14:paraId="406FE09D" w14:textId="77777777" w:rsidR="00472314" w:rsidRPr="000B6790" w:rsidRDefault="00472314" w:rsidP="00DA5C75">
            <w:pPr>
              <w:pStyle w:val="Default"/>
              <w:jc w:val="both"/>
            </w:pPr>
            <w:r w:rsidRPr="000B6790">
              <w:rPr>
                <w:b/>
                <w:bCs/>
              </w:rPr>
              <w:t xml:space="preserve">HOD: </w:t>
            </w:r>
          </w:p>
        </w:tc>
        <w:tc>
          <w:tcPr>
            <w:tcW w:w="6565" w:type="dxa"/>
          </w:tcPr>
          <w:p w14:paraId="1F08B2F1" w14:textId="77777777" w:rsidR="00472314" w:rsidRPr="000B6790" w:rsidRDefault="00472314" w:rsidP="00DA5C75">
            <w:pPr>
              <w:pStyle w:val="Default"/>
              <w:jc w:val="both"/>
            </w:pPr>
            <w:r w:rsidRPr="000B6790">
              <w:t xml:space="preserve">Name: Prof. Emmanuel </w:t>
            </w:r>
            <w:proofErr w:type="spellStart"/>
            <w:r w:rsidRPr="000B6790">
              <w:t>Adetiba</w:t>
            </w:r>
            <w:proofErr w:type="spellEnd"/>
          </w:p>
          <w:p w14:paraId="2BC57B1A" w14:textId="77777777" w:rsidR="00472314" w:rsidRPr="000B6790" w:rsidRDefault="00472314" w:rsidP="00DA5C75">
            <w:pPr>
              <w:pStyle w:val="Default"/>
              <w:jc w:val="both"/>
            </w:pPr>
          </w:p>
          <w:p w14:paraId="52106D16" w14:textId="77777777" w:rsidR="00472314" w:rsidRPr="000B6790" w:rsidRDefault="00472314" w:rsidP="00DA5C75">
            <w:pPr>
              <w:pStyle w:val="Default"/>
              <w:jc w:val="both"/>
            </w:pPr>
          </w:p>
          <w:p w14:paraId="5B35BA42" w14:textId="77777777" w:rsidR="00472314" w:rsidRPr="000B6790" w:rsidRDefault="00472314" w:rsidP="00DA5C75">
            <w:pPr>
              <w:pStyle w:val="Default"/>
              <w:jc w:val="both"/>
            </w:pPr>
            <w:r w:rsidRPr="000B6790">
              <w:t xml:space="preserve">Sign: ___________________ Date: ________________ </w:t>
            </w:r>
          </w:p>
          <w:p w14:paraId="37376AF1" w14:textId="77777777" w:rsidR="00472314" w:rsidRPr="000B6790" w:rsidRDefault="00472314" w:rsidP="00DA5C75">
            <w:pPr>
              <w:pStyle w:val="Default"/>
              <w:jc w:val="both"/>
            </w:pPr>
          </w:p>
          <w:p w14:paraId="640E67C8" w14:textId="77777777" w:rsidR="00472314" w:rsidRPr="000B6790" w:rsidRDefault="00472314" w:rsidP="00DA5C75">
            <w:pPr>
              <w:pStyle w:val="Default"/>
              <w:jc w:val="both"/>
            </w:pPr>
            <w:r w:rsidRPr="000B6790">
              <w:t xml:space="preserve"> </w:t>
            </w:r>
          </w:p>
        </w:tc>
      </w:tr>
      <w:tr w:rsidR="00472314" w:rsidRPr="000B6790" w14:paraId="3CCD26A7" w14:textId="77777777" w:rsidTr="00180C0B">
        <w:tc>
          <w:tcPr>
            <w:tcW w:w="2785" w:type="dxa"/>
          </w:tcPr>
          <w:p w14:paraId="5FC97C15" w14:textId="77777777" w:rsidR="00472314" w:rsidRPr="000B6790" w:rsidRDefault="00472314" w:rsidP="00DA5C75">
            <w:pPr>
              <w:pStyle w:val="Default"/>
              <w:jc w:val="both"/>
            </w:pPr>
            <w:r w:rsidRPr="000B6790">
              <w:rPr>
                <w:b/>
                <w:bCs/>
              </w:rPr>
              <w:t xml:space="preserve">Internal Examiner: </w:t>
            </w:r>
          </w:p>
        </w:tc>
        <w:tc>
          <w:tcPr>
            <w:tcW w:w="6565" w:type="dxa"/>
          </w:tcPr>
          <w:p w14:paraId="4FAA1AE7" w14:textId="77777777" w:rsidR="00472314" w:rsidRPr="000B6790" w:rsidRDefault="00472314" w:rsidP="00DA5C75">
            <w:pPr>
              <w:pStyle w:val="Default"/>
              <w:jc w:val="both"/>
            </w:pPr>
            <w:r w:rsidRPr="000B6790">
              <w:t>Name: _______________________________________</w:t>
            </w:r>
          </w:p>
          <w:p w14:paraId="4BD6F1A0" w14:textId="77777777" w:rsidR="00472314" w:rsidRPr="000B6790" w:rsidRDefault="00472314" w:rsidP="00DA5C75">
            <w:pPr>
              <w:pStyle w:val="Default"/>
              <w:jc w:val="both"/>
            </w:pPr>
          </w:p>
          <w:p w14:paraId="10005B93" w14:textId="77777777" w:rsidR="00472314" w:rsidRPr="000B6790" w:rsidRDefault="00472314" w:rsidP="00DA5C75">
            <w:pPr>
              <w:pStyle w:val="Default"/>
              <w:jc w:val="both"/>
            </w:pPr>
          </w:p>
          <w:p w14:paraId="78C5BEB6" w14:textId="77777777" w:rsidR="00472314" w:rsidRPr="000B6790" w:rsidRDefault="00472314" w:rsidP="00DA5C75">
            <w:pPr>
              <w:pStyle w:val="Default"/>
              <w:jc w:val="both"/>
            </w:pPr>
            <w:r w:rsidRPr="000B6790">
              <w:t xml:space="preserve">Sign: ___________________ Date: ________________ </w:t>
            </w:r>
          </w:p>
          <w:p w14:paraId="553241AE" w14:textId="77777777" w:rsidR="00472314" w:rsidRPr="000B6790" w:rsidRDefault="00472314" w:rsidP="00DA5C75">
            <w:pPr>
              <w:pStyle w:val="Default"/>
              <w:jc w:val="both"/>
            </w:pPr>
          </w:p>
          <w:p w14:paraId="040E89E7" w14:textId="77777777" w:rsidR="00472314" w:rsidRPr="000B6790" w:rsidRDefault="00472314" w:rsidP="00DA5C75">
            <w:pPr>
              <w:jc w:val="both"/>
            </w:pPr>
            <w:r w:rsidRPr="000B6790">
              <w:t xml:space="preserve"> </w:t>
            </w:r>
          </w:p>
        </w:tc>
      </w:tr>
      <w:tr w:rsidR="00472314" w:rsidRPr="000B6790" w14:paraId="60C6E9DC" w14:textId="77777777" w:rsidTr="00180C0B">
        <w:tc>
          <w:tcPr>
            <w:tcW w:w="2785" w:type="dxa"/>
          </w:tcPr>
          <w:p w14:paraId="2550B64D" w14:textId="77777777" w:rsidR="00472314" w:rsidRPr="000B6790" w:rsidRDefault="00472314" w:rsidP="00DA5C75">
            <w:pPr>
              <w:pStyle w:val="Default"/>
              <w:jc w:val="both"/>
            </w:pPr>
            <w:r w:rsidRPr="000B6790">
              <w:rPr>
                <w:b/>
                <w:bCs/>
              </w:rPr>
              <w:t xml:space="preserve">External Examiner: </w:t>
            </w:r>
          </w:p>
          <w:p w14:paraId="246E7573" w14:textId="77777777" w:rsidR="00472314" w:rsidRPr="000B6790" w:rsidRDefault="00472314" w:rsidP="00DA5C75">
            <w:pPr>
              <w:pStyle w:val="Default"/>
              <w:jc w:val="both"/>
              <w:rPr>
                <w:b/>
                <w:bCs/>
              </w:rPr>
            </w:pPr>
          </w:p>
        </w:tc>
        <w:tc>
          <w:tcPr>
            <w:tcW w:w="6565" w:type="dxa"/>
          </w:tcPr>
          <w:p w14:paraId="3C9C8F93" w14:textId="77777777" w:rsidR="00472314" w:rsidRPr="000B6790" w:rsidRDefault="00472314" w:rsidP="00DA5C75">
            <w:pPr>
              <w:pStyle w:val="Default"/>
              <w:jc w:val="both"/>
            </w:pPr>
            <w:r w:rsidRPr="000B6790">
              <w:t>Name: _______________________________________</w:t>
            </w:r>
          </w:p>
          <w:p w14:paraId="5D3CC93A" w14:textId="77777777" w:rsidR="00472314" w:rsidRPr="000B6790" w:rsidRDefault="00472314" w:rsidP="00DA5C75">
            <w:pPr>
              <w:pStyle w:val="Default"/>
              <w:jc w:val="both"/>
            </w:pPr>
          </w:p>
          <w:p w14:paraId="00009336" w14:textId="77777777" w:rsidR="00472314" w:rsidRPr="000B6790" w:rsidRDefault="00472314" w:rsidP="00DA5C75">
            <w:pPr>
              <w:pStyle w:val="Default"/>
              <w:jc w:val="both"/>
            </w:pPr>
          </w:p>
          <w:p w14:paraId="311C29A1" w14:textId="77777777" w:rsidR="00472314" w:rsidRPr="000B6790" w:rsidRDefault="00472314" w:rsidP="00DA5C75">
            <w:pPr>
              <w:pStyle w:val="Default"/>
              <w:jc w:val="both"/>
            </w:pPr>
            <w:r w:rsidRPr="000B6790">
              <w:t xml:space="preserve">Sign: ___________________ Date: ________________ </w:t>
            </w:r>
          </w:p>
          <w:p w14:paraId="2075C302" w14:textId="77777777" w:rsidR="00472314" w:rsidRPr="000B6790" w:rsidRDefault="00472314" w:rsidP="00DA5C75">
            <w:pPr>
              <w:jc w:val="both"/>
            </w:pPr>
          </w:p>
        </w:tc>
      </w:tr>
    </w:tbl>
    <w:p w14:paraId="4A06775C" w14:textId="77777777" w:rsidR="00472314" w:rsidRPr="000B6790" w:rsidRDefault="00472314" w:rsidP="00DA5C75">
      <w:pPr>
        <w:jc w:val="both"/>
      </w:pPr>
    </w:p>
    <w:p w14:paraId="751DE779" w14:textId="77777777" w:rsidR="00472314" w:rsidRPr="000B6790" w:rsidRDefault="00472314" w:rsidP="00DA5C75">
      <w:pPr>
        <w:pStyle w:val="headings"/>
      </w:pPr>
      <w:r w:rsidRPr="000B6790">
        <w:br w:type="page"/>
      </w:r>
      <w:r w:rsidRPr="000B6790">
        <w:lastRenderedPageBreak/>
        <w:t>DEDICATION</w:t>
      </w:r>
    </w:p>
    <w:p w14:paraId="1746121B" w14:textId="77777777" w:rsidR="00472314" w:rsidRPr="000B6790" w:rsidRDefault="00472314" w:rsidP="00DA5C75">
      <w:pPr>
        <w:jc w:val="both"/>
      </w:pPr>
      <w:r w:rsidRPr="000B6790">
        <w:t xml:space="preserve">This project report is dedicated to God Almighty my Creator, who has been my rock, guide, source of inspiration, wisdom, knowledge and understanding. He has been my strength and in his </w:t>
      </w:r>
      <w:proofErr w:type="gramStart"/>
      <w:r w:rsidRPr="000B6790">
        <w:t>arms</w:t>
      </w:r>
      <w:proofErr w:type="gramEnd"/>
      <w:r w:rsidRPr="000B6790">
        <w:t xml:space="preserve"> I have been sheltered. I also dedicate this work to my lovely siblings who have encouraged me every step of the way and whose encouragement has made sure that I give it all it takes to complete that which I have started. To my parents Mr. and Mrs. Ayegba who have been affected every step of the way by this quest, the words that will express how much appreciation I have for you have not been invented yet. So, in all sincerity I say thank you and God bless you. </w:t>
      </w:r>
    </w:p>
    <w:p w14:paraId="7631671A" w14:textId="77777777" w:rsidR="00472314" w:rsidRPr="000B6790" w:rsidRDefault="00472314" w:rsidP="00DA5C75">
      <w:pPr>
        <w:jc w:val="both"/>
      </w:pPr>
    </w:p>
    <w:p w14:paraId="604D53B8" w14:textId="77777777" w:rsidR="00472314" w:rsidRPr="000B6790" w:rsidRDefault="00472314" w:rsidP="00DA5C75">
      <w:pPr>
        <w:jc w:val="both"/>
      </w:pPr>
    </w:p>
    <w:p w14:paraId="11919CAD" w14:textId="77777777" w:rsidR="00472314" w:rsidRPr="000B6790" w:rsidRDefault="00472314" w:rsidP="00DA5C75">
      <w:pPr>
        <w:jc w:val="both"/>
      </w:pPr>
    </w:p>
    <w:p w14:paraId="1A3462BB" w14:textId="77777777" w:rsidR="00472314" w:rsidRPr="000B6790" w:rsidRDefault="00472314" w:rsidP="00DA5C75">
      <w:pPr>
        <w:jc w:val="both"/>
      </w:pPr>
    </w:p>
    <w:p w14:paraId="66BC5727" w14:textId="77777777" w:rsidR="00472314" w:rsidRPr="000B6790" w:rsidRDefault="00472314" w:rsidP="00DA5C75">
      <w:pPr>
        <w:jc w:val="both"/>
      </w:pPr>
    </w:p>
    <w:p w14:paraId="7C25049C" w14:textId="3D37C9BF" w:rsidR="00CF601C" w:rsidRPr="000B6790" w:rsidRDefault="00472314" w:rsidP="00DA5C75">
      <w:pPr>
        <w:jc w:val="both"/>
      </w:pPr>
      <w:r w:rsidRPr="000B6790">
        <w:br w:type="page"/>
      </w:r>
    </w:p>
    <w:p w14:paraId="66AA9FCF" w14:textId="662F5DEB" w:rsidR="00CF601C" w:rsidRPr="000B6790" w:rsidRDefault="00CF601C" w:rsidP="00DA5C75">
      <w:pPr>
        <w:jc w:val="center"/>
        <w:rPr>
          <w:b/>
          <w:bCs/>
        </w:rPr>
      </w:pPr>
      <w:r w:rsidRPr="000B6790">
        <w:rPr>
          <w:b/>
          <w:bCs/>
        </w:rPr>
        <w:lastRenderedPageBreak/>
        <w:t>ACKNOWLEGEMENTS</w:t>
      </w:r>
    </w:p>
    <w:p w14:paraId="52245BF8" w14:textId="055C4BB8" w:rsidR="00CF601C" w:rsidRPr="000B6790" w:rsidRDefault="00CF601C" w:rsidP="00DA5C75">
      <w:pPr>
        <w:jc w:val="both"/>
      </w:pPr>
      <w:r w:rsidRPr="000B6790">
        <w:t>My sincere appreciation goes to God Almighty for enabling me to complete this project. I would also like to express my deepest gratitude to the members of my family for their unending support.</w:t>
      </w:r>
    </w:p>
    <w:p w14:paraId="57E91195" w14:textId="77777777" w:rsidR="00CF601C" w:rsidRPr="000B6790" w:rsidRDefault="00CF601C" w:rsidP="00DA5C75">
      <w:pPr>
        <w:jc w:val="both"/>
      </w:pPr>
      <w:r w:rsidRPr="000B6790">
        <w:t xml:space="preserve">I would like to express my appreciation to my project supervisor, Engr. Omoruyi </w:t>
      </w:r>
      <w:proofErr w:type="spellStart"/>
      <w:r w:rsidRPr="000B6790">
        <w:t>Osemwegie</w:t>
      </w:r>
      <w:proofErr w:type="spellEnd"/>
      <w:r w:rsidRPr="000B6790">
        <w:t xml:space="preserve">, for providing me with the necessary guidance needed to complete this project. </w:t>
      </w:r>
    </w:p>
    <w:p w14:paraId="1259B69F" w14:textId="77777777" w:rsidR="00CF601C" w:rsidRPr="000B6790" w:rsidRDefault="00CF601C" w:rsidP="00DA5C75">
      <w:pPr>
        <w:pStyle w:val="headings"/>
        <w:jc w:val="both"/>
      </w:pPr>
    </w:p>
    <w:p w14:paraId="16F37FAD" w14:textId="3CF10512" w:rsidR="00CF601C" w:rsidRPr="000B6790" w:rsidRDefault="00CF601C" w:rsidP="00DA5C75">
      <w:pPr>
        <w:pStyle w:val="headings"/>
      </w:pPr>
      <w:r w:rsidRPr="000B6790">
        <w:br w:type="page"/>
      </w:r>
      <w:r w:rsidRPr="000B6790">
        <w:lastRenderedPageBreak/>
        <w:t>ABSTRACT</w:t>
      </w:r>
    </w:p>
    <w:p w14:paraId="62438C66" w14:textId="153A3788" w:rsidR="00CF601C" w:rsidRPr="000B6790" w:rsidRDefault="00633AE6" w:rsidP="00DA5C75">
      <w:pPr>
        <w:spacing w:line="259" w:lineRule="auto"/>
        <w:jc w:val="both"/>
        <w:rPr>
          <w:rFonts w:cstheme="majorBidi"/>
        </w:rPr>
      </w:pPr>
      <w:r w:rsidRPr="000B6790">
        <w:rPr>
          <w:rFonts w:cstheme="majorBidi"/>
        </w:rPr>
        <w:br w:type="page"/>
      </w:r>
    </w:p>
    <w:p w14:paraId="43970539" w14:textId="4507A3C1" w:rsidR="00C9624E" w:rsidRPr="000B6790" w:rsidRDefault="00633AE6" w:rsidP="00DA5C75">
      <w:pPr>
        <w:jc w:val="center"/>
        <w:rPr>
          <w:b/>
          <w:bCs/>
        </w:rPr>
      </w:pPr>
      <w:r w:rsidRPr="000B6790">
        <w:rPr>
          <w:b/>
          <w:bCs/>
        </w:rPr>
        <w:lastRenderedPageBreak/>
        <w:t>TABLE OF CONTENT</w:t>
      </w:r>
    </w:p>
    <w:p w14:paraId="5121EAD2" w14:textId="77777777" w:rsidR="00C9624E" w:rsidRPr="000B6790" w:rsidRDefault="00C9624E" w:rsidP="00DA5C75">
      <w:pPr>
        <w:spacing w:line="259" w:lineRule="auto"/>
        <w:jc w:val="both"/>
        <w:rPr>
          <w:b/>
          <w:bCs/>
        </w:rPr>
      </w:pPr>
      <w:r w:rsidRPr="000B6790">
        <w:rPr>
          <w:b/>
          <w:bCs/>
        </w:rPr>
        <w:br w:type="page"/>
      </w:r>
    </w:p>
    <w:p w14:paraId="3D3212CA" w14:textId="5E725CA8" w:rsidR="00C9624E" w:rsidRPr="000B6790" w:rsidRDefault="00C9624E" w:rsidP="00DA5C75">
      <w:pPr>
        <w:jc w:val="center"/>
        <w:rPr>
          <w:b/>
          <w:bCs/>
        </w:rPr>
      </w:pPr>
      <w:r w:rsidRPr="000B6790">
        <w:rPr>
          <w:b/>
          <w:bCs/>
        </w:rPr>
        <w:lastRenderedPageBreak/>
        <w:t>LIST OF FIGURES</w:t>
      </w:r>
    </w:p>
    <w:p w14:paraId="64599483" w14:textId="77777777" w:rsidR="00C9624E" w:rsidRPr="000B6790" w:rsidRDefault="00C9624E" w:rsidP="00DA5C75">
      <w:pPr>
        <w:spacing w:line="259" w:lineRule="auto"/>
        <w:jc w:val="both"/>
        <w:rPr>
          <w:b/>
          <w:bCs/>
        </w:rPr>
      </w:pPr>
      <w:r w:rsidRPr="000B6790">
        <w:rPr>
          <w:b/>
          <w:bCs/>
        </w:rPr>
        <w:br w:type="page"/>
      </w:r>
    </w:p>
    <w:p w14:paraId="0430C7EC" w14:textId="5086BF42" w:rsidR="00942F72" w:rsidRPr="000B6790" w:rsidRDefault="00C9624E" w:rsidP="00DA5C75">
      <w:pPr>
        <w:jc w:val="center"/>
        <w:rPr>
          <w:b/>
          <w:bCs/>
        </w:rPr>
      </w:pPr>
      <w:r w:rsidRPr="000B6790">
        <w:rPr>
          <w:b/>
          <w:bCs/>
        </w:rPr>
        <w:lastRenderedPageBreak/>
        <w:t>LIST OF TABLES</w:t>
      </w:r>
    </w:p>
    <w:p w14:paraId="5C642B14" w14:textId="77777777" w:rsidR="00942F72" w:rsidRPr="000B6790" w:rsidRDefault="00942F72" w:rsidP="00DA5C75">
      <w:pPr>
        <w:spacing w:line="259" w:lineRule="auto"/>
        <w:jc w:val="both"/>
        <w:rPr>
          <w:b/>
          <w:bCs/>
        </w:rPr>
      </w:pPr>
      <w:r w:rsidRPr="000B6790">
        <w:rPr>
          <w:b/>
          <w:bCs/>
        </w:rPr>
        <w:br w:type="page"/>
      </w:r>
    </w:p>
    <w:p w14:paraId="070E740D" w14:textId="15E275B2" w:rsidR="00472314" w:rsidRPr="000B6790" w:rsidRDefault="00942F72" w:rsidP="00DA5C75">
      <w:pPr>
        <w:jc w:val="center"/>
        <w:rPr>
          <w:b/>
          <w:bCs/>
        </w:rPr>
      </w:pPr>
      <w:r w:rsidRPr="000B6790">
        <w:rPr>
          <w:b/>
          <w:bCs/>
        </w:rPr>
        <w:lastRenderedPageBreak/>
        <w:t>ABBREVIATIONS</w:t>
      </w:r>
    </w:p>
    <w:p w14:paraId="2BC9E1AA" w14:textId="77777777" w:rsidR="00942F72" w:rsidRPr="000B6790" w:rsidRDefault="00942F72" w:rsidP="00DA5C75">
      <w:pPr>
        <w:jc w:val="both"/>
        <w:rPr>
          <w:b/>
          <w:bCs/>
        </w:rPr>
      </w:pPr>
    </w:p>
    <w:p w14:paraId="6679BE2A" w14:textId="77777777" w:rsidR="00633AE6" w:rsidRPr="000B6790" w:rsidRDefault="00633AE6" w:rsidP="00DA5C75">
      <w:pPr>
        <w:jc w:val="both"/>
        <w:rPr>
          <w:b/>
          <w:bCs/>
        </w:rPr>
      </w:pPr>
    </w:p>
    <w:p w14:paraId="3097CA19" w14:textId="4A30F12E" w:rsidR="00CF601C" w:rsidRPr="000B6790" w:rsidRDefault="00CF601C" w:rsidP="00DA5C75">
      <w:pPr>
        <w:jc w:val="both"/>
        <w:rPr>
          <w:b/>
          <w:bCs/>
        </w:rPr>
      </w:pPr>
    </w:p>
    <w:p w14:paraId="52A15238" w14:textId="11DC0663" w:rsidR="00CF601C" w:rsidRPr="000B6790" w:rsidRDefault="00CF601C" w:rsidP="00DA5C75">
      <w:pPr>
        <w:jc w:val="both"/>
        <w:rPr>
          <w:b/>
          <w:bCs/>
        </w:rPr>
      </w:pPr>
    </w:p>
    <w:p w14:paraId="40EDC7DA" w14:textId="7D18BF66" w:rsidR="00CF601C" w:rsidRPr="000B6790" w:rsidRDefault="00CF601C" w:rsidP="00DA5C75">
      <w:pPr>
        <w:jc w:val="both"/>
        <w:rPr>
          <w:b/>
          <w:bCs/>
        </w:rPr>
      </w:pPr>
    </w:p>
    <w:p w14:paraId="397397A7" w14:textId="228DB537" w:rsidR="00CF601C" w:rsidRPr="000B6790" w:rsidRDefault="00CF601C" w:rsidP="00DA5C75">
      <w:pPr>
        <w:jc w:val="both"/>
        <w:rPr>
          <w:b/>
          <w:bCs/>
        </w:rPr>
      </w:pPr>
    </w:p>
    <w:p w14:paraId="316DC6C3" w14:textId="77777777" w:rsidR="00CF601C" w:rsidRPr="000B6790" w:rsidRDefault="00CF601C" w:rsidP="00DA5C75">
      <w:pPr>
        <w:jc w:val="both"/>
      </w:pPr>
    </w:p>
    <w:p w14:paraId="13B0322D" w14:textId="77777777" w:rsidR="00472314" w:rsidRPr="000B6790" w:rsidRDefault="00472314" w:rsidP="00DA5C75">
      <w:pPr>
        <w:jc w:val="both"/>
      </w:pPr>
    </w:p>
    <w:p w14:paraId="6981B359" w14:textId="77777777" w:rsidR="00472314" w:rsidRPr="000B6790" w:rsidRDefault="00472314" w:rsidP="00DA5C75">
      <w:pPr>
        <w:jc w:val="both"/>
      </w:pPr>
    </w:p>
    <w:p w14:paraId="2FCA56B8" w14:textId="77777777" w:rsidR="00472314" w:rsidRPr="000B6790" w:rsidRDefault="00472314" w:rsidP="00DA5C75">
      <w:pPr>
        <w:jc w:val="both"/>
      </w:pPr>
    </w:p>
    <w:p w14:paraId="006D8E37" w14:textId="77777777" w:rsidR="00472314" w:rsidRPr="000B6790" w:rsidRDefault="00472314" w:rsidP="00DA5C75">
      <w:pPr>
        <w:jc w:val="both"/>
      </w:pPr>
    </w:p>
    <w:p w14:paraId="05F57E65" w14:textId="77777777" w:rsidR="00472314" w:rsidRPr="000B6790" w:rsidRDefault="00472314" w:rsidP="00DA5C75">
      <w:pPr>
        <w:jc w:val="both"/>
      </w:pPr>
    </w:p>
    <w:p w14:paraId="35FE94D4" w14:textId="77777777" w:rsidR="00472314" w:rsidRPr="000B6790" w:rsidRDefault="00472314" w:rsidP="00DA5C75">
      <w:pPr>
        <w:jc w:val="both"/>
      </w:pPr>
    </w:p>
    <w:p w14:paraId="715D7DF0" w14:textId="4B3B4C7D" w:rsidR="00CF601C" w:rsidRPr="000B6790" w:rsidRDefault="00CF601C" w:rsidP="00DA5C75">
      <w:pPr>
        <w:spacing w:line="259" w:lineRule="auto"/>
        <w:jc w:val="both"/>
      </w:pPr>
    </w:p>
    <w:p w14:paraId="2B993394" w14:textId="5E1C2C75" w:rsidR="00633AE6" w:rsidRPr="000B6790" w:rsidRDefault="00633AE6" w:rsidP="00DA5C75">
      <w:pPr>
        <w:jc w:val="both"/>
      </w:pPr>
    </w:p>
    <w:p w14:paraId="57E3ED87" w14:textId="7E389165" w:rsidR="00472314" w:rsidRPr="000B6790" w:rsidRDefault="00633AE6" w:rsidP="00DA5C75">
      <w:pPr>
        <w:spacing w:line="259" w:lineRule="auto"/>
        <w:jc w:val="both"/>
      </w:pPr>
      <w:r w:rsidRPr="000B6790">
        <w:br w:type="page"/>
      </w:r>
    </w:p>
    <w:p w14:paraId="4A07FDA5" w14:textId="77777777" w:rsidR="00472314" w:rsidRPr="000B6790" w:rsidRDefault="00472314" w:rsidP="000B6790">
      <w:pPr>
        <w:pStyle w:val="Heading1"/>
      </w:pPr>
      <w:bookmarkStart w:id="0" w:name="_Toc77381996"/>
      <w:r w:rsidRPr="000B6790">
        <w:lastRenderedPageBreak/>
        <w:t>INTRODUCTION</w:t>
      </w:r>
      <w:bookmarkEnd w:id="0"/>
    </w:p>
    <w:p w14:paraId="2F9A7B35" w14:textId="77777777" w:rsidR="00472314" w:rsidRPr="000B6790" w:rsidRDefault="00472314" w:rsidP="00DA5C75">
      <w:pPr>
        <w:pStyle w:val="Heading2"/>
        <w:jc w:val="both"/>
      </w:pPr>
      <w:bookmarkStart w:id="1" w:name="_Toc77381997"/>
      <w:r w:rsidRPr="000B6790">
        <w:t>BACKGROUND OF THE STUDY</w:t>
      </w:r>
      <w:bookmarkEnd w:id="1"/>
    </w:p>
    <w:p w14:paraId="5475790B" w14:textId="10CE3AB0" w:rsidR="00472314" w:rsidRPr="000B6790" w:rsidRDefault="00FB6A85" w:rsidP="00DA5C75">
      <w:pPr>
        <w:jc w:val="both"/>
      </w:pPr>
      <w:r w:rsidRPr="000B6790">
        <w:t>The traditional definition of audience measurement is the estimation of the number of people watching a certain TV show or channel</w:t>
      </w:r>
      <w:r w:rsidR="00472314" w:rsidRPr="000B6790">
        <w:t xml:space="preserve">, or the number of listeners who are tuned to a particular radio program or channel. Audience measurement takes into account, the </w:t>
      </w:r>
      <w:proofErr w:type="spellStart"/>
      <w:r w:rsidR="00472314" w:rsidRPr="000B6790">
        <w:t>behaviour</w:t>
      </w:r>
      <w:proofErr w:type="spellEnd"/>
      <w:r w:rsidR="00472314" w:rsidRPr="000B6790">
        <w:t xml:space="preserve"> of  the audience as well as its demographics </w:t>
      </w:r>
      <w:r w:rsidR="00472314" w:rsidRPr="000B6790">
        <w:fldChar w:fldCharType="begin" w:fldLock="1"/>
      </w:r>
      <w:r w:rsidR="00472314" w:rsidRPr="000B6790">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472314" w:rsidRPr="000B6790">
        <w:fldChar w:fldCharType="separate"/>
      </w:r>
      <w:r w:rsidR="00472314" w:rsidRPr="000B6790">
        <w:rPr>
          <w:noProof/>
        </w:rPr>
        <w:t>[1]</w:t>
      </w:r>
      <w:r w:rsidR="00472314" w:rsidRPr="000B6790">
        <w:fldChar w:fldCharType="end"/>
      </w:r>
      <w:r w:rsidR="00472314" w:rsidRPr="000B6790">
        <w:t xml:space="preserve">. </w:t>
      </w:r>
      <w:r w:rsidR="00C0722C" w:rsidRPr="000B6790">
        <w:t>Direct and indirect measurement methods are used, and the results of a carefully selected sample are usually extrapolated to give estimates for the entire population</w:t>
      </w:r>
      <w:r w:rsidR="00472314" w:rsidRPr="000B6790">
        <w:t xml:space="preserve">.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rsidR="00472314" w:rsidRPr="000B6790">
        <w:fldChar w:fldCharType="begin" w:fldLock="1"/>
      </w:r>
      <w:r w:rsidR="00472314" w:rsidRPr="000B6790">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472314" w:rsidRPr="000B6790">
        <w:fldChar w:fldCharType="separate"/>
      </w:r>
      <w:r w:rsidR="00472314" w:rsidRPr="000B6790">
        <w:rPr>
          <w:noProof/>
        </w:rPr>
        <w:t>[2]</w:t>
      </w:r>
      <w:r w:rsidR="00472314" w:rsidRPr="000B6790">
        <w:fldChar w:fldCharType="end"/>
      </w:r>
      <w:r w:rsidR="00472314" w:rsidRPr="000B6790">
        <w:t>.</w:t>
      </w:r>
    </w:p>
    <w:p w14:paraId="39B17E34" w14:textId="301FAAD1" w:rsidR="00472314" w:rsidRPr="000B6790" w:rsidRDefault="00935485" w:rsidP="00DA5C75">
      <w:pPr>
        <w:jc w:val="both"/>
      </w:pPr>
      <w:r w:rsidRPr="000B6790">
        <w:t>Content consumption measurement is one of the solutions that audience measurement technologies aim to bring about</w:t>
      </w:r>
      <w:r w:rsidR="00472314" w:rsidRPr="000B6790">
        <w:t>. One of the most common approaches used by service providers or broadcasters to get important data for improving service offerings or setting advertising rates is to evaluate content consumption. Its uses are much broader than that. Without accurate audience data, many firms may be reluctant to join in the new delivery platforms.</w:t>
      </w:r>
    </w:p>
    <w:p w14:paraId="6943573F" w14:textId="77777777" w:rsidR="00472314" w:rsidRPr="000B6790" w:rsidRDefault="00472314" w:rsidP="00DA5C75">
      <w:pPr>
        <w:pStyle w:val="Heading3"/>
        <w:jc w:val="both"/>
      </w:pPr>
      <w:bookmarkStart w:id="2" w:name="_Toc77381998"/>
      <w:r w:rsidRPr="000B6790">
        <w:t>BRIEF HISTORY OF AUDIENCE MEASUREMENT</w:t>
      </w:r>
      <w:bookmarkEnd w:id="2"/>
    </w:p>
    <w:p w14:paraId="5776FB3B" w14:textId="56B5DC5C" w:rsidR="00472314" w:rsidRPr="000B6790" w:rsidRDefault="00472314" w:rsidP="00DA5C75">
      <w:pPr>
        <w:jc w:val="both"/>
      </w:pPr>
      <w:r w:rsidRPr="000B6790">
        <w:t xml:space="preserve">First launched in the late 1940's soon after the start of commercial broadcasting, the audience measurements allowed radio broadcasting business to flourish through networks which offered advertisers, who paid for the estimated number of ears listening on commercials, a way to quantify the financial value of radio audiences. The first measuring techniques had several limitations because the acquisition of reliable, large-scale data was costly. Despite the limitations, standards for measurement remained largely unchanged for years until the explosion of digitally accessible data resulted in such devices as cable boxes, video on demand boxes and cell phone as well as web apps, internet browser clicks, web queries, and social media activities. Radio listeners now leave digital footprints that may be used to follow practically every part of their everyday lives, </w:t>
      </w:r>
      <w:r w:rsidR="00EC291B" w:rsidRPr="000B6790">
        <w:t>allowing for large-scale data aggregation for individual users and groups</w:t>
      </w:r>
      <w:r w:rsidRPr="000B6790">
        <w:t xml:space="preserve">, as well as tracking of more individuals on more dimensions for more programs. Data is now more substantial, real-time, and less expensive to get, allowing for precise and fine grained radio audience monitoring </w:t>
      </w:r>
      <w:r w:rsidRPr="000B6790">
        <w:fldChar w:fldCharType="begin" w:fldLock="1"/>
      </w:r>
      <w:r w:rsidRPr="000B6790">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Pr="000B6790">
        <w:fldChar w:fldCharType="separate"/>
      </w:r>
      <w:r w:rsidRPr="000B6790">
        <w:rPr>
          <w:noProof/>
        </w:rPr>
        <w:t>[1]</w:t>
      </w:r>
      <w:r w:rsidRPr="000B6790">
        <w:fldChar w:fldCharType="end"/>
      </w:r>
      <w:r w:rsidRPr="000B6790">
        <w:t>.</w:t>
      </w:r>
    </w:p>
    <w:p w14:paraId="0A90DD21" w14:textId="77777777" w:rsidR="00472314" w:rsidRPr="000B6790" w:rsidRDefault="00472314" w:rsidP="00DA5C75">
      <w:pPr>
        <w:pStyle w:val="Heading3"/>
        <w:jc w:val="both"/>
      </w:pPr>
      <w:bookmarkStart w:id="3" w:name="_Toc77381999"/>
      <w:r w:rsidRPr="000B6790">
        <w:lastRenderedPageBreak/>
        <w:t>AUDIENCE MEASUREMENT IN DIGITAL SIGNAGE</w:t>
      </w:r>
      <w:bookmarkEnd w:id="3"/>
    </w:p>
    <w:p w14:paraId="727FF488" w14:textId="71B4F021" w:rsidR="00472314" w:rsidRPr="000B6790" w:rsidRDefault="00504749" w:rsidP="00DA5C75">
      <w:pPr>
        <w:jc w:val="both"/>
      </w:pPr>
      <w:r w:rsidRPr="000B6790">
        <w:t>The digital signage service displays advertising and valuable information on terminals with electronic displays, and it is also possible to collect data using a variety of sensors, such as cameras</w:t>
      </w:r>
      <w:r w:rsidR="00472314" w:rsidRPr="000B6790">
        <w:t xml:space="preserve">. I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 Digital signage services are becoming more popular these days for a variety of reasons allowing for increased contact and intelligence services especially now that digital signage devices are being put in a variety of locations including public spaces </w:t>
      </w:r>
      <w:r w:rsidR="00472314" w:rsidRPr="000B6790">
        <w:fldChar w:fldCharType="begin" w:fldLock="1"/>
      </w:r>
      <w:r w:rsidR="00472314" w:rsidRPr="000B6790">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472314" w:rsidRPr="000B6790">
        <w:fldChar w:fldCharType="separate"/>
      </w:r>
      <w:r w:rsidR="00472314" w:rsidRPr="000B6790">
        <w:rPr>
          <w:noProof/>
        </w:rPr>
        <w:t>[3]</w:t>
      </w:r>
      <w:r w:rsidR="00472314" w:rsidRPr="000B6790">
        <w:fldChar w:fldCharType="end"/>
      </w:r>
      <w:r w:rsidR="00472314" w:rsidRPr="000B6790">
        <w:t>. Bus stops, hallways, and shopping malls are examples of public spaces. Static signs are losing their impact, but digital signage, on the other hand, are designed to capture consumers' attention and convey messages that are tailored to improve their experience. It is useful for obtaining audience and environmental data to aid the kind of content to present to then. This project presents a web-based approach for gathering these data, using machine learning to accurately predict and identify different sound data.</w:t>
      </w:r>
    </w:p>
    <w:p w14:paraId="129C3214" w14:textId="5DFDEB7A" w:rsidR="006053A5" w:rsidRPr="000B6790" w:rsidRDefault="006053A5" w:rsidP="001A49EE">
      <w:pPr>
        <w:pStyle w:val="Figures"/>
        <w:jc w:val="center"/>
        <w:rPr>
          <w:szCs w:val="24"/>
        </w:rPr>
      </w:pPr>
      <w:r w:rsidRPr="000B6790">
        <w:rPr>
          <w:noProof/>
          <w:szCs w:val="24"/>
        </w:rPr>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41E909EE" w:rsidR="00291B86" w:rsidRPr="000B6790" w:rsidRDefault="00B30A8E" w:rsidP="00DA5C75">
      <w:pPr>
        <w:jc w:val="both"/>
      </w:pPr>
      <w:r w:rsidRPr="000B6790">
        <w:t>The general digital signage architecture with audience measurement</w:t>
      </w:r>
      <w:r w:rsidR="00291B86" w:rsidRPr="000B6790">
        <w:t xml:space="preserve"> </w:t>
      </w:r>
      <w:r w:rsidR="00291B86" w:rsidRPr="000B6790">
        <w:fldChar w:fldCharType="begin" w:fldLock="1"/>
      </w:r>
      <w:r w:rsidR="00DC1EF4" w:rsidRPr="000B6790">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291B86" w:rsidRPr="000B6790">
        <w:fldChar w:fldCharType="separate"/>
      </w:r>
      <w:r w:rsidR="00291B86" w:rsidRPr="000B6790">
        <w:rPr>
          <w:noProof/>
        </w:rPr>
        <w:t>[3]</w:t>
      </w:r>
      <w:r w:rsidR="00291B86" w:rsidRPr="000B6790">
        <w:fldChar w:fldCharType="end"/>
      </w:r>
      <w:r w:rsidR="00291B86" w:rsidRPr="000B6790">
        <w:t>.</w:t>
      </w:r>
    </w:p>
    <w:p w14:paraId="31D4F26E" w14:textId="77777777" w:rsidR="00472314" w:rsidRPr="000B6790" w:rsidRDefault="00472314" w:rsidP="00DA5C75">
      <w:pPr>
        <w:pStyle w:val="Heading2"/>
        <w:jc w:val="both"/>
      </w:pPr>
      <w:bookmarkStart w:id="4" w:name="_Toc77382000"/>
      <w:r w:rsidRPr="000B6790">
        <w:t>PROBLEM STATEMENT</w:t>
      </w:r>
      <w:bookmarkEnd w:id="4"/>
    </w:p>
    <w:p w14:paraId="51652486" w14:textId="77777777" w:rsidR="00472314" w:rsidRPr="000B6790" w:rsidRDefault="00472314" w:rsidP="00DA5C75">
      <w:pPr>
        <w:jc w:val="both"/>
      </w:pPr>
      <w:r w:rsidRPr="000B6790">
        <w:t xml:space="preserve">With the rapid technological advancements that the world is experiencing, a shift from the traditional way of doing things to a more efficient way is required. Currently, radio audience measurement is done in a way that requires full human input by recalling their listening patterns </w:t>
      </w:r>
      <w:r w:rsidRPr="000B6790">
        <w:lastRenderedPageBreak/>
        <w:t>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Pr="000B6790" w:rsidRDefault="00472314" w:rsidP="00DA5C75">
      <w:pPr>
        <w:pStyle w:val="Heading2"/>
        <w:jc w:val="both"/>
      </w:pPr>
      <w:bookmarkStart w:id="5" w:name="_Toc77382001"/>
      <w:r w:rsidRPr="000B6790">
        <w:t>AIMS AND OBJECTIVES</w:t>
      </w:r>
      <w:bookmarkEnd w:id="5"/>
    </w:p>
    <w:p w14:paraId="4D426DA1" w14:textId="77777777" w:rsidR="00472314" w:rsidRPr="000B6790" w:rsidRDefault="00472314" w:rsidP="00DA5C75">
      <w:pPr>
        <w:jc w:val="both"/>
      </w:pPr>
      <w:r w:rsidRPr="000B6790">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Pr="000B6790" w:rsidRDefault="00472314" w:rsidP="00DA5C75">
      <w:pPr>
        <w:jc w:val="both"/>
      </w:pPr>
    </w:p>
    <w:p w14:paraId="7C16A5BE" w14:textId="77777777" w:rsidR="00472314" w:rsidRPr="000B6790" w:rsidRDefault="00472314" w:rsidP="00DA5C75">
      <w:pPr>
        <w:jc w:val="both"/>
      </w:pPr>
      <w:r w:rsidRPr="000B6790">
        <w:t>The objectives of this project are to:</w:t>
      </w:r>
    </w:p>
    <w:p w14:paraId="0BE16FD9" w14:textId="77777777" w:rsidR="00472314" w:rsidRPr="000B6790" w:rsidRDefault="00472314" w:rsidP="00DA5C75">
      <w:pPr>
        <w:pStyle w:val="ListParagraph"/>
        <w:numPr>
          <w:ilvl w:val="0"/>
          <w:numId w:val="2"/>
        </w:numPr>
        <w:spacing w:line="360" w:lineRule="auto"/>
        <w:jc w:val="both"/>
      </w:pPr>
      <w:r w:rsidRPr="000B6790">
        <w:t xml:space="preserve">To design a mobile and web application using </w:t>
      </w:r>
      <w:proofErr w:type="spellStart"/>
      <w:r w:rsidRPr="000B6790">
        <w:t>figma</w:t>
      </w:r>
      <w:proofErr w:type="spellEnd"/>
      <w:r w:rsidRPr="000B6790">
        <w:t>.</w:t>
      </w:r>
    </w:p>
    <w:p w14:paraId="628C9B31" w14:textId="25ADCE14" w:rsidR="00472314" w:rsidRPr="000B6790" w:rsidRDefault="00472314" w:rsidP="00DA5C75">
      <w:pPr>
        <w:pStyle w:val="ListParagraph"/>
        <w:numPr>
          <w:ilvl w:val="0"/>
          <w:numId w:val="2"/>
        </w:numPr>
        <w:spacing w:line="360" w:lineRule="auto"/>
        <w:jc w:val="both"/>
      </w:pPr>
      <w:r w:rsidRPr="000B6790">
        <w:t>To build out the mobile</w:t>
      </w:r>
      <w:r w:rsidR="00AC6514" w:rsidRPr="000B6790">
        <w:t xml:space="preserve"> application using </w:t>
      </w:r>
      <w:r w:rsidR="00245F9F" w:rsidRPr="000B6790">
        <w:t>JavaScript</w:t>
      </w:r>
      <w:r w:rsidR="00AC6514" w:rsidRPr="000B6790">
        <w:t xml:space="preserve"> with a library called React native</w:t>
      </w:r>
      <w:r w:rsidRPr="000B6790">
        <w:t>.</w:t>
      </w:r>
    </w:p>
    <w:p w14:paraId="186D2876" w14:textId="7731EDB2" w:rsidR="00BA5AFB" w:rsidRPr="000B6790" w:rsidRDefault="00BA5AFB" w:rsidP="00DA5C75">
      <w:pPr>
        <w:pStyle w:val="ListParagraph"/>
        <w:numPr>
          <w:ilvl w:val="0"/>
          <w:numId w:val="2"/>
        </w:numPr>
        <w:spacing w:line="360" w:lineRule="auto"/>
        <w:jc w:val="both"/>
      </w:pPr>
      <w:r w:rsidRPr="000B6790">
        <w:t xml:space="preserve">To build out the web application </w:t>
      </w:r>
      <w:proofErr w:type="spellStart"/>
      <w:r w:rsidRPr="000B6790">
        <w:t>application</w:t>
      </w:r>
      <w:proofErr w:type="spellEnd"/>
      <w:r w:rsidRPr="000B6790">
        <w:t xml:space="preserve"> using </w:t>
      </w:r>
      <w:r w:rsidR="008C0ED6" w:rsidRPr="000B6790">
        <w:t>CSS</w:t>
      </w:r>
      <w:r w:rsidRPr="000B6790">
        <w:t xml:space="preserve"> and </w:t>
      </w:r>
      <w:r w:rsidR="00245F9F" w:rsidRPr="000B6790">
        <w:t>JavaScript</w:t>
      </w:r>
      <w:r w:rsidRPr="000B6790">
        <w:t xml:space="preserve"> with a library called </w:t>
      </w:r>
      <w:r w:rsidR="00DB1F49" w:rsidRPr="000B6790">
        <w:t>ReactJS</w:t>
      </w:r>
      <w:r w:rsidRPr="000B6790">
        <w:t>.</w:t>
      </w:r>
    </w:p>
    <w:p w14:paraId="472A8BF4" w14:textId="77777777" w:rsidR="00472314" w:rsidRPr="000B6790" w:rsidRDefault="00472314" w:rsidP="00DA5C75">
      <w:pPr>
        <w:pStyle w:val="ListParagraph"/>
        <w:numPr>
          <w:ilvl w:val="0"/>
          <w:numId w:val="2"/>
        </w:numPr>
        <w:spacing w:line="360" w:lineRule="auto"/>
        <w:jc w:val="both"/>
      </w:pPr>
      <w:r w:rsidRPr="000B6790">
        <w:t>To use a cloud storage platform like firebase to store the audio recordings of participants.</w:t>
      </w:r>
    </w:p>
    <w:p w14:paraId="4647F1B9" w14:textId="77777777" w:rsidR="00472314" w:rsidRPr="000B6790" w:rsidRDefault="00472314" w:rsidP="00DA5C75">
      <w:pPr>
        <w:pStyle w:val="ListParagraph"/>
        <w:numPr>
          <w:ilvl w:val="0"/>
          <w:numId w:val="2"/>
        </w:numPr>
        <w:spacing w:line="360" w:lineRule="auto"/>
        <w:jc w:val="both"/>
      </w:pPr>
      <w:r w:rsidRPr="000B6790">
        <w:t>To use machine learning to accurately predict the nature of the recordings that participants have uploaded.</w:t>
      </w:r>
    </w:p>
    <w:p w14:paraId="51111721" w14:textId="77777777" w:rsidR="00472314" w:rsidRPr="000B6790" w:rsidRDefault="00472314" w:rsidP="00DA5C75">
      <w:pPr>
        <w:pStyle w:val="ListParagraph"/>
        <w:numPr>
          <w:ilvl w:val="0"/>
          <w:numId w:val="2"/>
        </w:numPr>
        <w:spacing w:line="360" w:lineRule="auto"/>
        <w:jc w:val="both"/>
      </w:pPr>
      <w:r w:rsidRPr="000B6790">
        <w:t>To determine the effectiveness of the system by comparing the results to a predetermined set of results.</w:t>
      </w:r>
    </w:p>
    <w:p w14:paraId="17B12D6C" w14:textId="77777777" w:rsidR="00472314" w:rsidRPr="000B6790" w:rsidRDefault="00472314" w:rsidP="00DA5C75">
      <w:pPr>
        <w:pStyle w:val="Heading2"/>
        <w:jc w:val="both"/>
      </w:pPr>
      <w:bookmarkStart w:id="6" w:name="_Toc77382002"/>
      <w:r w:rsidRPr="000B6790">
        <w:t>SIGNIFICANCE OF THE PROJECT</w:t>
      </w:r>
      <w:bookmarkEnd w:id="6"/>
    </w:p>
    <w:p w14:paraId="03285950" w14:textId="77777777" w:rsidR="00472314" w:rsidRPr="000B6790" w:rsidRDefault="00472314" w:rsidP="00DA5C75">
      <w:pPr>
        <w:jc w:val="both"/>
      </w:pPr>
      <w:r w:rsidRPr="000B6790">
        <w:t xml:space="preserve">The data gotten implementation of this project will be beneficial to the following groups of people: </w:t>
      </w:r>
    </w:p>
    <w:p w14:paraId="3DF6F3B5" w14:textId="77777777" w:rsidR="00472314" w:rsidRPr="000B6790" w:rsidRDefault="00472314" w:rsidP="00DA5C75">
      <w:pPr>
        <w:pStyle w:val="ListParagraph"/>
        <w:numPr>
          <w:ilvl w:val="0"/>
          <w:numId w:val="3"/>
        </w:numPr>
        <w:spacing w:line="360" w:lineRule="auto"/>
        <w:jc w:val="both"/>
      </w:pPr>
      <w:r w:rsidRPr="000B6790">
        <w:rPr>
          <w:b/>
          <w:bCs/>
        </w:rPr>
        <w:t>Advertisers</w:t>
      </w:r>
      <w:r w:rsidRPr="000B6790">
        <w:t>: Data gathered from this project could be used by advertisers to target a specific audience to advertise their content to.</w:t>
      </w:r>
    </w:p>
    <w:p w14:paraId="45F02F96" w14:textId="77777777" w:rsidR="00472314" w:rsidRPr="000B6790" w:rsidRDefault="00472314" w:rsidP="00DA5C75">
      <w:pPr>
        <w:pStyle w:val="ListParagraph"/>
        <w:numPr>
          <w:ilvl w:val="0"/>
          <w:numId w:val="3"/>
        </w:numPr>
        <w:spacing w:line="360" w:lineRule="auto"/>
        <w:jc w:val="both"/>
      </w:pPr>
      <w:r w:rsidRPr="000B6790">
        <w:rPr>
          <w:b/>
          <w:bCs/>
        </w:rPr>
        <w:t>Researchers</w:t>
      </w:r>
      <w:r w:rsidRPr="000B6790">
        <w:t>: Researchers are constantly looking for ways to improve the spread of good and reliable information. The data gotten from this project could be of tremendous help to achieve this goal.</w:t>
      </w:r>
    </w:p>
    <w:p w14:paraId="2A5E6D41" w14:textId="77777777" w:rsidR="00472314" w:rsidRPr="000B6790" w:rsidRDefault="00472314" w:rsidP="00DA5C75">
      <w:pPr>
        <w:pStyle w:val="ListParagraph"/>
        <w:numPr>
          <w:ilvl w:val="0"/>
          <w:numId w:val="3"/>
        </w:numPr>
        <w:spacing w:line="360" w:lineRule="auto"/>
        <w:jc w:val="both"/>
        <w:rPr>
          <w:rFonts w:eastAsia="Times New Roman"/>
        </w:rPr>
      </w:pPr>
      <w:r w:rsidRPr="000B6790">
        <w:rPr>
          <w:b/>
          <w:bCs/>
        </w:rPr>
        <w:t>Students</w:t>
      </w:r>
      <w:r w:rsidRPr="000B6790">
        <w:t xml:space="preserve">: </w:t>
      </w:r>
      <w:r w:rsidRPr="000B6790">
        <w:rPr>
          <w:rFonts w:eastAsia="Times New Roman"/>
        </w:rPr>
        <w:t>The project provides more information for further works and research on the subject area.</w:t>
      </w:r>
    </w:p>
    <w:p w14:paraId="03920F57" w14:textId="133A1355" w:rsidR="00472314" w:rsidRPr="000B6790" w:rsidRDefault="00472314" w:rsidP="00DA5C75">
      <w:pPr>
        <w:pStyle w:val="ListParagraph"/>
        <w:numPr>
          <w:ilvl w:val="0"/>
          <w:numId w:val="3"/>
        </w:numPr>
        <w:spacing w:line="360" w:lineRule="auto"/>
        <w:jc w:val="both"/>
      </w:pPr>
      <w:r w:rsidRPr="000B6790">
        <w:rPr>
          <w:rFonts w:eastAsia="Times New Roman"/>
          <w:b/>
          <w:bCs/>
        </w:rPr>
        <w:lastRenderedPageBreak/>
        <w:t>Data analysts</w:t>
      </w:r>
      <w:r w:rsidRPr="000B6790">
        <w:rPr>
          <w:rFonts w:eastAsia="Times New Roman"/>
        </w:rPr>
        <w:t>: Data analysts need data sets to analyze, to predict future problems as well as solutions. Data gathered from this project could aid them.</w:t>
      </w:r>
    </w:p>
    <w:p w14:paraId="360454BC" w14:textId="236A85F4" w:rsidR="006145E5" w:rsidRPr="000B6790" w:rsidRDefault="006145E5" w:rsidP="00DA5C75">
      <w:pPr>
        <w:ind w:left="360"/>
        <w:jc w:val="both"/>
      </w:pPr>
      <w:r w:rsidRPr="000B6790">
        <w:t xml:space="preserve">The implementation of this project will also be </w:t>
      </w:r>
      <w:proofErr w:type="spellStart"/>
      <w:r w:rsidRPr="000B6790">
        <w:t>inline</w:t>
      </w:r>
      <w:proofErr w:type="spellEnd"/>
      <w:r w:rsidRPr="000B6790">
        <w:t xml:space="preserve"> with the sustainable development </w:t>
      </w:r>
      <w:proofErr w:type="gramStart"/>
      <w:r w:rsidRPr="000B6790">
        <w:t>goal(</w:t>
      </w:r>
      <w:proofErr w:type="gramEnd"/>
      <w:r w:rsidRPr="000B6790">
        <w:t>SDG)  9. Which is to “build resilient infrastructure, promote inclusive and sustainable industrialization and foster innovation”.</w:t>
      </w:r>
    </w:p>
    <w:p w14:paraId="15631CFA" w14:textId="77777777" w:rsidR="00472314" w:rsidRPr="000B6790" w:rsidRDefault="00472314" w:rsidP="00DA5C75">
      <w:pPr>
        <w:pStyle w:val="Heading2"/>
        <w:jc w:val="both"/>
      </w:pPr>
      <w:bookmarkStart w:id="7" w:name="_Toc77382003"/>
      <w:r w:rsidRPr="000B6790">
        <w:t>MOTIVATION FOR THE STUDY</w:t>
      </w:r>
      <w:bookmarkEnd w:id="7"/>
    </w:p>
    <w:p w14:paraId="165B6848" w14:textId="705D3689" w:rsidR="00472314" w:rsidRPr="000B6790" w:rsidRDefault="00472314" w:rsidP="00DA5C75">
      <w:pPr>
        <w:jc w:val="both"/>
      </w:pPr>
      <w:r w:rsidRPr="000B6790">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DA46A2" w:rsidRPr="000B6790">
        <w:t>is</w:t>
      </w:r>
      <w:r w:rsidR="00A46A6A" w:rsidRPr="000B6790">
        <w:t xml:space="preserve"> not</w:t>
      </w:r>
      <w:r w:rsidRPr="000B6790">
        <w:t xml:space="preserve"> what they are interested in listening to these days. Thus, the need for some way to accurately determine what people are really interested in listening to. This project tries to measure the listening patterns of radio audiences and predict</w:t>
      </w:r>
      <w:r w:rsidR="00CD1863" w:rsidRPr="000B6790">
        <w:t xml:space="preserve"> what</w:t>
      </w:r>
      <w:r w:rsidRPr="000B6790">
        <w:t xml:space="preserve"> people are interested in listening to. </w:t>
      </w:r>
    </w:p>
    <w:p w14:paraId="4BBC543E" w14:textId="77777777" w:rsidR="00472314" w:rsidRPr="000B6790" w:rsidRDefault="00472314" w:rsidP="00DA5C75">
      <w:pPr>
        <w:pStyle w:val="Heading2"/>
        <w:jc w:val="both"/>
      </w:pPr>
      <w:bookmarkStart w:id="8" w:name="_Toc77382004"/>
      <w:r w:rsidRPr="000B6790">
        <w:t>METHODOLOGY</w:t>
      </w:r>
      <w:bookmarkEnd w:id="8"/>
    </w:p>
    <w:p w14:paraId="2F5B4B30" w14:textId="4A1459CF" w:rsidR="00733196" w:rsidRPr="000B6790" w:rsidRDefault="00472314" w:rsidP="00DA5C75">
      <w:pPr>
        <w:jc w:val="both"/>
      </w:pPr>
      <w:r w:rsidRPr="000B6790">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w:t>
      </w:r>
      <w:r w:rsidR="00245F9F" w:rsidRPr="000B6790">
        <w:t>JavaScript</w:t>
      </w:r>
      <w:r w:rsidRPr="000B6790">
        <w:t xml:space="preserve"> with frameworks like React native and </w:t>
      </w:r>
      <w:proofErr w:type="gramStart"/>
      <w:r w:rsidR="00DB1F49" w:rsidRPr="000B6790">
        <w:t>ReactJS</w:t>
      </w:r>
      <w:proofErr w:type="gramEnd"/>
      <w:r w:rsidRPr="000B6790">
        <w:t xml:space="preserve"> respectively. A </w:t>
      </w:r>
      <w:r w:rsidR="00245F9F" w:rsidRPr="000B6790">
        <w:t>JavaScript</w:t>
      </w:r>
      <w:r w:rsidRPr="000B6790">
        <w:t xml:space="preserve"> library called ml5 </w:t>
      </w:r>
      <w:proofErr w:type="spellStart"/>
      <w:r w:rsidRPr="000B6790">
        <w:t>js</w:t>
      </w:r>
      <w:proofErr w:type="spellEnd"/>
      <w:r w:rsidRPr="000B6790">
        <w:t xml:space="preserve"> handles machine learning on the administrators’ dashboard, to predict the kinds of recordings that participants have sent to the server. These results are then analyzed and used to estimate the listening audience.</w:t>
      </w:r>
    </w:p>
    <w:p w14:paraId="69907BBF" w14:textId="76DB008B" w:rsidR="00472314" w:rsidRPr="000B6790" w:rsidRDefault="00472314" w:rsidP="00DA5C75">
      <w:pPr>
        <w:pStyle w:val="Heading2"/>
        <w:jc w:val="both"/>
      </w:pPr>
      <w:bookmarkStart w:id="9" w:name="_Toc77382005"/>
      <w:r w:rsidRPr="000B6790">
        <w:t>PROJECT ORGANI</w:t>
      </w:r>
      <w:r w:rsidR="00F7257C" w:rsidRPr="000B6790">
        <w:t>Z</w:t>
      </w:r>
      <w:r w:rsidRPr="000B6790">
        <w:t>ATION</w:t>
      </w:r>
      <w:bookmarkEnd w:id="9"/>
    </w:p>
    <w:p w14:paraId="66E83F4D" w14:textId="77777777" w:rsidR="00472314" w:rsidRPr="000B6790" w:rsidRDefault="00472314" w:rsidP="00DA5C75">
      <w:pPr>
        <w:jc w:val="both"/>
      </w:pPr>
      <w:r w:rsidRPr="000B6790">
        <w:rPr>
          <w:b/>
          <w:bCs/>
        </w:rPr>
        <w:t>Chapter 1</w:t>
      </w:r>
      <w:r w:rsidRPr="000B6790">
        <w:t>: Contains a general overview on the project, the background information, the aim and objectives of the project, what problems the project seeks to solve as well as a brief outline of the methodology.</w:t>
      </w:r>
    </w:p>
    <w:p w14:paraId="76D162E8" w14:textId="77777777" w:rsidR="00472314" w:rsidRPr="000B6790" w:rsidRDefault="00472314" w:rsidP="00DA5C75">
      <w:pPr>
        <w:jc w:val="both"/>
      </w:pPr>
      <w:r w:rsidRPr="000B6790">
        <w:rPr>
          <w:b/>
          <w:bCs/>
        </w:rPr>
        <w:t>Chapter 2</w:t>
      </w:r>
      <w:r w:rsidRPr="000B6790">
        <w:t>: Gives the literature review, it discusses the past related works on the project subject area. It contains theoretical background and other concepts necessary to make the project well understood.</w:t>
      </w:r>
    </w:p>
    <w:p w14:paraId="59CC5ABC" w14:textId="77777777" w:rsidR="00472314" w:rsidRPr="000B6790" w:rsidRDefault="00472314" w:rsidP="00DA5C75">
      <w:pPr>
        <w:jc w:val="both"/>
      </w:pPr>
      <w:r w:rsidRPr="000B6790">
        <w:rPr>
          <w:b/>
          <w:bCs/>
        </w:rPr>
        <w:lastRenderedPageBreak/>
        <w:t>Chapter 3</w:t>
      </w:r>
      <w:r w:rsidRPr="000B6790">
        <w:t>: Contains the methodology of the project, how the project is going to be carried out, design of the project, it contains all components required for the design and block diagrams and software design.</w:t>
      </w:r>
    </w:p>
    <w:p w14:paraId="0FC1D343" w14:textId="77777777" w:rsidR="00472314" w:rsidRPr="000B6790" w:rsidRDefault="00472314" w:rsidP="00DA5C75">
      <w:pPr>
        <w:jc w:val="both"/>
      </w:pPr>
      <w:r w:rsidRPr="000B6790">
        <w:rPr>
          <w:b/>
          <w:bCs/>
        </w:rPr>
        <w:t>Chapter 4</w:t>
      </w:r>
      <w:r w:rsidRPr="000B6790">
        <w:t>: This chapter describes the implementation phase of the project as well as testing. The functional system design will be shown in detail as well as real pictures of the project undergoing testing. The results of the project will be analyzed in this chapter.</w:t>
      </w:r>
    </w:p>
    <w:p w14:paraId="19D27993" w14:textId="77777777" w:rsidR="00472314" w:rsidRPr="000B6790" w:rsidRDefault="00472314" w:rsidP="00DA5C75">
      <w:pPr>
        <w:jc w:val="both"/>
      </w:pPr>
      <w:r w:rsidRPr="000B6790">
        <w:rPr>
          <w:b/>
          <w:bCs/>
        </w:rPr>
        <w:t>Chapter 5</w:t>
      </w:r>
      <w:r w:rsidRPr="000B6790">
        <w:t>: This is the last chapter of the project report, and it contains conclusions and recommendations for the project. It also shows the results the project was able to achieve.</w:t>
      </w:r>
    </w:p>
    <w:p w14:paraId="3A8EB3C6" w14:textId="5C6039CA" w:rsidR="00472314" w:rsidRPr="000B6790" w:rsidRDefault="00472314" w:rsidP="00DA5C75">
      <w:pPr>
        <w:jc w:val="both"/>
      </w:pPr>
    </w:p>
    <w:p w14:paraId="7295F3EA" w14:textId="7DBB49AC" w:rsidR="00733196" w:rsidRPr="000B6790" w:rsidRDefault="00733196" w:rsidP="00DA5C75">
      <w:pPr>
        <w:jc w:val="both"/>
      </w:pPr>
    </w:p>
    <w:p w14:paraId="15063A75" w14:textId="2AFD4E6E" w:rsidR="00733196" w:rsidRPr="000B6790" w:rsidRDefault="00733196" w:rsidP="00DA5C75">
      <w:pPr>
        <w:jc w:val="both"/>
      </w:pPr>
    </w:p>
    <w:p w14:paraId="52B6A714" w14:textId="4434914B" w:rsidR="00733196" w:rsidRPr="000B6790" w:rsidRDefault="00733196" w:rsidP="00DA5C75">
      <w:pPr>
        <w:jc w:val="both"/>
      </w:pPr>
    </w:p>
    <w:p w14:paraId="2FB6BAB8" w14:textId="0241B1F0" w:rsidR="00733196" w:rsidRPr="000B6790" w:rsidRDefault="00733196" w:rsidP="00DA5C75">
      <w:pPr>
        <w:jc w:val="both"/>
      </w:pPr>
    </w:p>
    <w:p w14:paraId="2D53F232" w14:textId="087F2FE0" w:rsidR="00E1777C" w:rsidRPr="000B6790" w:rsidRDefault="00E1777C" w:rsidP="00DA5C75">
      <w:pPr>
        <w:jc w:val="both"/>
      </w:pPr>
    </w:p>
    <w:p w14:paraId="125C6857" w14:textId="77777777" w:rsidR="00E1777C" w:rsidRPr="000B6790" w:rsidRDefault="00E1777C" w:rsidP="00DA5C75">
      <w:pPr>
        <w:jc w:val="both"/>
      </w:pPr>
    </w:p>
    <w:p w14:paraId="1D210BD1" w14:textId="17CF16B0" w:rsidR="00733196" w:rsidRPr="000B6790" w:rsidRDefault="00733196" w:rsidP="00DA5C75">
      <w:pPr>
        <w:jc w:val="both"/>
      </w:pPr>
    </w:p>
    <w:p w14:paraId="7EA61588" w14:textId="6696F684" w:rsidR="00733196" w:rsidRPr="000B6790" w:rsidRDefault="00733196" w:rsidP="00DA5C75">
      <w:pPr>
        <w:jc w:val="both"/>
      </w:pPr>
    </w:p>
    <w:p w14:paraId="487C099C" w14:textId="59896F7A" w:rsidR="00DB1F49" w:rsidRPr="000B6790" w:rsidRDefault="00DB1F49" w:rsidP="00DA5C75">
      <w:pPr>
        <w:jc w:val="both"/>
      </w:pPr>
    </w:p>
    <w:p w14:paraId="088671F1" w14:textId="7B4F14AE" w:rsidR="00DB1F49" w:rsidRPr="000B6790" w:rsidRDefault="00DB1F49" w:rsidP="00DA5C75">
      <w:pPr>
        <w:jc w:val="both"/>
      </w:pPr>
    </w:p>
    <w:p w14:paraId="23D94761" w14:textId="06901F2C" w:rsidR="00DB1F49" w:rsidRPr="000B6790" w:rsidRDefault="00DB1F49" w:rsidP="00DA5C75">
      <w:pPr>
        <w:jc w:val="both"/>
      </w:pPr>
    </w:p>
    <w:p w14:paraId="62089979" w14:textId="47B841B6" w:rsidR="00DB1F49" w:rsidRPr="000B6790" w:rsidRDefault="00DB1F49" w:rsidP="00DA5C75">
      <w:pPr>
        <w:jc w:val="both"/>
      </w:pPr>
    </w:p>
    <w:p w14:paraId="02BDC248" w14:textId="77777777" w:rsidR="00DB1F49" w:rsidRPr="000B6790" w:rsidRDefault="00DB1F49" w:rsidP="00DA5C75">
      <w:pPr>
        <w:jc w:val="both"/>
      </w:pPr>
    </w:p>
    <w:p w14:paraId="567E96A4" w14:textId="45B4677A" w:rsidR="00E1777C" w:rsidRPr="000B6790" w:rsidRDefault="00472314" w:rsidP="000B6790">
      <w:pPr>
        <w:pStyle w:val="Heading1"/>
      </w:pPr>
      <w:bookmarkStart w:id="10" w:name="_Toc77382006"/>
      <w:r w:rsidRPr="000B6790">
        <w:lastRenderedPageBreak/>
        <w:t>LITERATURE REVIEW</w:t>
      </w:r>
      <w:bookmarkEnd w:id="10"/>
    </w:p>
    <w:p w14:paraId="5266471B" w14:textId="5A12E126" w:rsidR="00E1777C" w:rsidRPr="000B6790" w:rsidRDefault="00E1777C" w:rsidP="00DA5C75">
      <w:pPr>
        <w:pStyle w:val="Heading2"/>
        <w:jc w:val="both"/>
      </w:pPr>
      <w:r w:rsidRPr="000B6790">
        <w:t>INTRODUCTION</w:t>
      </w:r>
    </w:p>
    <w:p w14:paraId="2251BD8A" w14:textId="516608A3" w:rsidR="00472314" w:rsidRPr="000B6790" w:rsidRDefault="00472314" w:rsidP="00DA5C75">
      <w:pPr>
        <w:jc w:val="both"/>
      </w:pPr>
      <w:r w:rsidRPr="000B6790">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Pr="000B6790" w:rsidRDefault="00472314" w:rsidP="00DA5C75">
      <w:pPr>
        <w:jc w:val="both"/>
      </w:pPr>
      <w:r w:rsidRPr="000B6790">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6501A724" w14:textId="2F8C2C61" w:rsidR="00E1777C" w:rsidRPr="000B6790" w:rsidRDefault="00E1777C" w:rsidP="00DA5C75">
      <w:pPr>
        <w:pStyle w:val="Heading2"/>
        <w:jc w:val="both"/>
        <w:rPr>
          <w:lang w:val="en"/>
        </w:rPr>
      </w:pPr>
      <w:r w:rsidRPr="000B6790">
        <w:rPr>
          <w:lang w:val="en"/>
        </w:rPr>
        <w:t>DEFINITION OF KEY TERMS</w:t>
      </w:r>
    </w:p>
    <w:p w14:paraId="7EC50D3F" w14:textId="18B4A3EE" w:rsidR="00472314" w:rsidRPr="000B6790" w:rsidRDefault="00472314" w:rsidP="00DA5C75">
      <w:pPr>
        <w:jc w:val="both"/>
        <w:rPr>
          <w:lang w:val="en"/>
        </w:rPr>
      </w:pPr>
      <w:r w:rsidRPr="000B6790">
        <w:rPr>
          <w:lang w:val="en"/>
        </w:rPr>
        <w:t xml:space="preserve">Some key terms related to this project, audience research and </w:t>
      </w:r>
      <w:r w:rsidR="009D5AB3" w:rsidRPr="000B6790">
        <w:rPr>
          <w:lang w:val="en"/>
        </w:rPr>
        <w:t xml:space="preserve">radio </w:t>
      </w:r>
      <w:r w:rsidRPr="000B6790">
        <w:rPr>
          <w:lang w:val="en"/>
        </w:rPr>
        <w:t>audience measurement are described below.</w:t>
      </w:r>
    </w:p>
    <w:p w14:paraId="689A29DD" w14:textId="3BF158A4" w:rsidR="00472314" w:rsidRPr="000B6790" w:rsidRDefault="00472314" w:rsidP="00DA5C75">
      <w:pPr>
        <w:pStyle w:val="ListParagraph"/>
        <w:numPr>
          <w:ilvl w:val="0"/>
          <w:numId w:val="5"/>
        </w:numPr>
        <w:spacing w:line="360" w:lineRule="auto"/>
        <w:jc w:val="both"/>
        <w:rPr>
          <w:b/>
          <w:bCs/>
          <w:lang w:val="en"/>
        </w:rPr>
      </w:pPr>
      <w:r w:rsidRPr="000B6790">
        <w:rPr>
          <w:b/>
          <w:bCs/>
          <w:lang w:val="en"/>
        </w:rPr>
        <w:t>Audience:</w:t>
      </w:r>
      <w:r w:rsidR="004D33A2" w:rsidRPr="000B6790">
        <w:rPr>
          <w:b/>
          <w:bCs/>
          <w:lang w:val="en"/>
        </w:rPr>
        <w:t xml:space="preserve"> </w:t>
      </w:r>
      <w:r w:rsidR="004D33A2" w:rsidRPr="000B6790">
        <w:rPr>
          <w:lang w:val="en"/>
        </w:rPr>
        <w:t>An audience is a group of individuals who are watching, witnessing or listening to something, such as a television program, a live speaker, or radio program, or it can refer to people who have similar tastes in entertainment.</w:t>
      </w:r>
    </w:p>
    <w:p w14:paraId="7D44E669" w14:textId="52660C47" w:rsidR="00472314" w:rsidRPr="000B6790" w:rsidRDefault="00472314" w:rsidP="00DA5C75">
      <w:pPr>
        <w:pStyle w:val="ListParagraph"/>
        <w:numPr>
          <w:ilvl w:val="0"/>
          <w:numId w:val="5"/>
        </w:numPr>
        <w:spacing w:line="360" w:lineRule="auto"/>
        <w:jc w:val="both"/>
        <w:rPr>
          <w:b/>
          <w:bCs/>
          <w:lang w:val="en"/>
        </w:rPr>
      </w:pPr>
      <w:r w:rsidRPr="000B6790">
        <w:rPr>
          <w:b/>
          <w:bCs/>
          <w:lang w:val="en"/>
        </w:rPr>
        <w:t xml:space="preserve">Audience measurement: </w:t>
      </w:r>
      <w:r w:rsidRPr="000B6790">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2FF1EF24" w14:textId="084B8AE3" w:rsidR="008B7476" w:rsidRPr="000B6790" w:rsidRDefault="008B7476" w:rsidP="00DA5C75">
      <w:pPr>
        <w:pStyle w:val="ListParagraph"/>
        <w:numPr>
          <w:ilvl w:val="0"/>
          <w:numId w:val="5"/>
        </w:numPr>
        <w:spacing w:line="360" w:lineRule="auto"/>
        <w:jc w:val="both"/>
        <w:rPr>
          <w:b/>
          <w:bCs/>
          <w:lang w:val="en"/>
        </w:rPr>
      </w:pPr>
      <w:r w:rsidRPr="000B6790">
        <w:rPr>
          <w:b/>
          <w:bCs/>
          <w:lang w:val="en"/>
        </w:rPr>
        <w:t>Sampling:</w:t>
      </w:r>
      <w:r w:rsidR="00D507EC" w:rsidRPr="000B6790">
        <w:rPr>
          <w:b/>
          <w:bCs/>
          <w:lang w:val="en"/>
        </w:rPr>
        <w:t xml:space="preserve"> </w:t>
      </w:r>
      <w:r w:rsidR="00301E1E" w:rsidRPr="000B6790">
        <w:rPr>
          <w:lang w:val="en"/>
        </w:rPr>
        <w:t>sampling is the process of selecting a sample of people who are representative of the overall population.</w:t>
      </w:r>
    </w:p>
    <w:p w14:paraId="629E4E31" w14:textId="380ED5EF" w:rsidR="004D33A2" w:rsidRPr="000B6790" w:rsidRDefault="00472314" w:rsidP="00DA5C75">
      <w:pPr>
        <w:pStyle w:val="ListParagraph"/>
        <w:numPr>
          <w:ilvl w:val="0"/>
          <w:numId w:val="5"/>
        </w:numPr>
        <w:spacing w:line="360" w:lineRule="auto"/>
        <w:jc w:val="both"/>
        <w:rPr>
          <w:lang w:val="en"/>
        </w:rPr>
      </w:pPr>
      <w:r w:rsidRPr="000B6790">
        <w:rPr>
          <w:b/>
          <w:bCs/>
          <w:lang w:val="en"/>
        </w:rPr>
        <w:t>Radio</w:t>
      </w:r>
      <w:r w:rsidRPr="000B6790">
        <w:rPr>
          <w:b/>
          <w:bCs/>
        </w:rPr>
        <w:t>:</w:t>
      </w:r>
      <w:r w:rsidRPr="000B6790">
        <w:t xml:space="preserve"> A </w:t>
      </w:r>
      <w:r w:rsidRPr="000B6790">
        <w:rPr>
          <w:lang w:val="en"/>
        </w:rPr>
        <w:t xml:space="preserve">Radio is a device that makes use of electromagnetic radiation to transmit electrical signals across long distances without the use of cables, such as in sound </w:t>
      </w:r>
      <w:r w:rsidRPr="000B6790">
        <w:rPr>
          <w:lang w:val="en"/>
        </w:rPr>
        <w:lastRenderedPageBreak/>
        <w:t>transmission, television, and radar. The number of oscillations of electromagnetic radiation per second is referred to as MHz in the context of radio.</w:t>
      </w:r>
    </w:p>
    <w:p w14:paraId="2C31F530" w14:textId="6C9663E8" w:rsidR="004D33A2" w:rsidRPr="000B6790" w:rsidRDefault="004D33A2" w:rsidP="00DA5C75">
      <w:pPr>
        <w:pStyle w:val="ListParagraph"/>
        <w:numPr>
          <w:ilvl w:val="0"/>
          <w:numId w:val="5"/>
        </w:numPr>
        <w:spacing w:line="360" w:lineRule="auto"/>
        <w:jc w:val="both"/>
        <w:rPr>
          <w:lang w:val="en"/>
        </w:rPr>
      </w:pPr>
      <w:r w:rsidRPr="000B6790">
        <w:rPr>
          <w:b/>
          <w:bCs/>
          <w:lang w:val="en"/>
        </w:rPr>
        <w:t>Machine Learning:</w:t>
      </w:r>
      <w:r w:rsidRPr="000B6790">
        <w:rPr>
          <w:lang w:val="en"/>
        </w:rPr>
        <w:t xml:space="preserve"> </w:t>
      </w:r>
      <w:r w:rsidR="00316777" w:rsidRPr="000B6790">
        <w:rPr>
          <w:lang w:val="en"/>
        </w:rPr>
        <w:t>Machine Learning is a branch of artificial intelligence that deals with computer systems' capacity to solve problems on their own by detecting patterns in databases</w:t>
      </w:r>
      <w:r w:rsidR="00ED2BB8" w:rsidRPr="000B6790">
        <w:rPr>
          <w:lang w:val="en"/>
        </w:rPr>
        <w:t>, enabling computers make successful predictions using past experiences</w:t>
      </w:r>
      <w:r w:rsidR="006053A5" w:rsidRPr="000B6790">
        <w:rPr>
          <w:lang w:val="en"/>
        </w:rPr>
        <w:t xml:space="preserve"> </w:t>
      </w:r>
      <w:r w:rsidR="006053A5" w:rsidRPr="000B6790">
        <w:rPr>
          <w:lang w:val="en"/>
        </w:rPr>
        <w:fldChar w:fldCharType="begin" w:fldLock="1"/>
      </w:r>
      <w:r w:rsidR="00291B86" w:rsidRPr="000B6790">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sidRPr="000B6790">
        <w:rPr>
          <w:lang w:val="en"/>
        </w:rPr>
        <w:fldChar w:fldCharType="separate"/>
      </w:r>
      <w:r w:rsidR="006053A5" w:rsidRPr="000B6790">
        <w:rPr>
          <w:noProof/>
          <w:lang w:val="en"/>
        </w:rPr>
        <w:t>[4]</w:t>
      </w:r>
      <w:r w:rsidR="006053A5" w:rsidRPr="000B6790">
        <w:rPr>
          <w:lang w:val="en"/>
        </w:rPr>
        <w:fldChar w:fldCharType="end"/>
      </w:r>
      <w:r w:rsidR="00ED2BB8" w:rsidRPr="000B6790">
        <w:rPr>
          <w:lang w:val="en"/>
        </w:rPr>
        <w:t xml:space="preserve">. To put it another way, Machine Learning allows IT systems to discover patterns using current algorithms and data sets and build appropriate solution concepts. As a result, artificial knowledge is developed based on experience in Machine Learning. </w:t>
      </w:r>
    </w:p>
    <w:p w14:paraId="6083A84D" w14:textId="77777777" w:rsidR="007D438E" w:rsidRPr="000B6790" w:rsidRDefault="007D438E" w:rsidP="00DA5C75">
      <w:pPr>
        <w:pStyle w:val="ListParagraph"/>
        <w:spacing w:line="360" w:lineRule="auto"/>
        <w:jc w:val="both"/>
        <w:rPr>
          <w:lang w:val="en"/>
        </w:rPr>
      </w:pPr>
    </w:p>
    <w:p w14:paraId="6FA3261B" w14:textId="50DA8CFC" w:rsidR="00472314" w:rsidRPr="000B6790" w:rsidRDefault="00472314" w:rsidP="00DA5C75">
      <w:pPr>
        <w:pStyle w:val="Heading2"/>
        <w:jc w:val="both"/>
      </w:pPr>
      <w:bookmarkStart w:id="11" w:name="_Toc77382010"/>
      <w:r w:rsidRPr="000B6790">
        <w:t>HISTORY AND EVOLUTION OF AUDIENCE MEASUREMENT</w:t>
      </w:r>
      <w:bookmarkEnd w:id="11"/>
    </w:p>
    <w:p w14:paraId="60F9DB5C" w14:textId="755C1BB6" w:rsidR="00472314" w:rsidRPr="000B6790" w:rsidRDefault="00673997" w:rsidP="00DA5C75">
      <w:pPr>
        <w:pStyle w:val="Heading3"/>
        <w:jc w:val="both"/>
      </w:pPr>
      <w:bookmarkStart w:id="12" w:name="_Toc77382011"/>
      <w:r w:rsidRPr="000B6790">
        <w:t>BIRTH (1950): PHONE SURVEYS</w:t>
      </w:r>
      <w:bookmarkEnd w:id="12"/>
    </w:p>
    <w:p w14:paraId="6C613482" w14:textId="3C3C8434" w:rsidR="00472314" w:rsidRPr="000B6790" w:rsidRDefault="00472314" w:rsidP="00DA5C75">
      <w:pPr>
        <w:jc w:val="both"/>
      </w:pPr>
      <w:r w:rsidRPr="000B6790">
        <w:t>Systems have been in place to measure what audiences are listening to since the introduction of commercial radio streaming in 1947</w:t>
      </w:r>
      <w:r w:rsidR="00DD5486" w:rsidRPr="000B6790">
        <w:t xml:space="preserve"> </w:t>
      </w:r>
      <w:r w:rsidR="00DD5486" w:rsidRPr="000B6790">
        <w:fldChar w:fldCharType="begin" w:fldLock="1"/>
      </w:r>
      <w:r w:rsidR="00EF1E7A" w:rsidRPr="000B6790">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rsidRPr="000B6790">
        <w:fldChar w:fldCharType="separate"/>
      </w:r>
      <w:r w:rsidR="00DD5486" w:rsidRPr="000B6790">
        <w:rPr>
          <w:noProof/>
        </w:rPr>
        <w:t>[5]</w:t>
      </w:r>
      <w:r w:rsidR="00DD5486" w:rsidRPr="000B6790">
        <w:fldChar w:fldCharType="end"/>
      </w:r>
      <w:r w:rsidRPr="000B6790">
        <w:t xml:space="preserve">. These ratings systems relied heavily on phone calls to the public and used methodology designed for measuring radio audiences. </w:t>
      </w:r>
      <w:r w:rsidR="006E2F2B" w:rsidRPr="000B6790">
        <w:t>By devising a survey methodology that solely inquired about what stations respondents were listening to at the time they received the call, as well as demographic information about those who were listening</w:t>
      </w:r>
      <w:r w:rsidR="006053A5" w:rsidRPr="000B6790">
        <w:t xml:space="preserve"> </w:t>
      </w:r>
      <w:r w:rsidR="00EF1E7A" w:rsidRPr="000B6790">
        <w:fldChar w:fldCharType="begin" w:fldLock="1"/>
      </w:r>
      <w:r w:rsidR="008C6F4C" w:rsidRPr="000B6790">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rsidRPr="000B6790">
        <w:fldChar w:fldCharType="separate"/>
      </w:r>
      <w:r w:rsidR="00EF1E7A" w:rsidRPr="000B6790">
        <w:rPr>
          <w:noProof/>
        </w:rPr>
        <w:t>[6]</w:t>
      </w:r>
      <w:r w:rsidR="00EF1E7A" w:rsidRPr="000B6790">
        <w:fldChar w:fldCharType="end"/>
      </w:r>
      <w:r w:rsidRPr="000B6790">
        <w:t xml:space="preserve">, </w:t>
      </w:r>
      <w:r w:rsidR="008B434C" w:rsidRPr="000B6790">
        <w:t>Clark Hooper's method eliminated the prejudice and issues associated with previous random survey methods that required respondents to recall what they had heard</w:t>
      </w:r>
      <w:r w:rsidRPr="000B6790">
        <w:t xml:space="preserve">. Many of the standard statistics used by television ratings businesses, like as audience shares, were created as a result of these calls, which are known as telephone </w:t>
      </w:r>
      <w:proofErr w:type="spellStart"/>
      <w:r w:rsidRPr="000B6790">
        <w:t>coincidentals</w:t>
      </w:r>
      <w:proofErr w:type="spellEnd"/>
      <w:r w:rsidRPr="000B6790">
        <w:t>. By 1950, when Nielsen bought Hooper's company and launched the Nielsen Radio Index to track national radio audiences</w:t>
      </w:r>
      <w:r w:rsidR="00EF1E7A" w:rsidRPr="000B6790">
        <w:t xml:space="preserve"> </w:t>
      </w:r>
      <w:r w:rsidR="00EF1E7A" w:rsidRPr="000B6790">
        <w:fldChar w:fldCharType="begin" w:fldLock="1"/>
      </w:r>
      <w:r w:rsidR="00EF1E7A" w:rsidRPr="000B6790">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rsidRPr="000B6790">
        <w:fldChar w:fldCharType="separate"/>
      </w:r>
      <w:r w:rsidR="00EF1E7A" w:rsidRPr="000B6790">
        <w:rPr>
          <w:noProof/>
        </w:rPr>
        <w:t>[5]</w:t>
      </w:r>
      <w:r w:rsidR="00EF1E7A" w:rsidRPr="000B6790">
        <w:fldChar w:fldCharType="end"/>
      </w:r>
      <w:r w:rsidRPr="000B6790">
        <w:t xml:space="preserve">, the technique had been much developed. </w:t>
      </w:r>
    </w:p>
    <w:p w14:paraId="68284221" w14:textId="55E0C12C" w:rsidR="00472314" w:rsidRPr="000B6790" w:rsidRDefault="00673997" w:rsidP="00DA5C75">
      <w:pPr>
        <w:pStyle w:val="Heading3"/>
        <w:jc w:val="both"/>
      </w:pPr>
      <w:bookmarkStart w:id="13" w:name="_Toc77382012"/>
      <w:r w:rsidRPr="000B6790">
        <w:t>INFANCY STAGE (1953) - DIARIES AND METERS</w:t>
      </w:r>
      <w:bookmarkEnd w:id="13"/>
    </w:p>
    <w:p w14:paraId="6B7DE332" w14:textId="3816652D" w:rsidR="00472314" w:rsidRPr="000B6790" w:rsidRDefault="00472314" w:rsidP="00DA5C75">
      <w:pPr>
        <w:jc w:val="both"/>
      </w:pPr>
      <w:r w:rsidRPr="000B6790">
        <w:t xml:space="preserve">Nielsen largely used metering devices to monitor audiences, which is a technique for tracking radio listeners that was created by Nielsen. These </w:t>
      </w:r>
      <w:proofErr w:type="spellStart"/>
      <w:r w:rsidRPr="000B6790">
        <w:t>audimeters</w:t>
      </w:r>
      <w:proofErr w:type="spellEnd"/>
      <w:r w:rsidRPr="000B6790">
        <w:t xml:space="preserve"> were used to measure what was being listened to on radio. This system reduced reliance on frequently faulty and untrustworthy sources of information. expensive phone surveys</w:t>
      </w:r>
      <w:r w:rsidR="008C6F4C" w:rsidRPr="000B6790">
        <w:t xml:space="preserve"> </w:t>
      </w:r>
      <w:r w:rsidR="008C6F4C" w:rsidRPr="000B6790">
        <w:fldChar w:fldCharType="begin" w:fldLock="1"/>
      </w:r>
      <w:r w:rsidR="008C6F4C" w:rsidRPr="000B6790">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rsidRPr="000B6790">
        <w:fldChar w:fldCharType="separate"/>
      </w:r>
      <w:r w:rsidR="008C6F4C" w:rsidRPr="000B6790">
        <w:rPr>
          <w:noProof/>
        </w:rPr>
        <w:t>[7]</w:t>
      </w:r>
      <w:r w:rsidR="008C6F4C" w:rsidRPr="000B6790">
        <w:fldChar w:fldCharType="end"/>
      </w:r>
      <w:r w:rsidRPr="000B6790">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w:t>
      </w:r>
      <w:proofErr w:type="spellStart"/>
      <w:r w:rsidRPr="000B6790">
        <w:t>audimeter</w:t>
      </w:r>
      <w:proofErr w:type="spellEnd"/>
      <w:r w:rsidRPr="000B6790">
        <w:t xml:space="preserve"> was </w:t>
      </w:r>
      <w:r w:rsidRPr="000B6790">
        <w:lastRenderedPageBreak/>
        <w:t xml:space="preserve">supplemented. Nielsen released their rendition of an American in 1971. Data from a Research Bureau meter could be obtained via phone lines, reducing the time it took to prepare data for the market. </w:t>
      </w:r>
      <w:r w:rsidR="008B434C" w:rsidRPr="000B6790">
        <w:t xml:space="preserve">During the day, this instantaneous </w:t>
      </w:r>
      <w:proofErr w:type="spellStart"/>
      <w:r w:rsidR="008B434C" w:rsidRPr="000B6790">
        <w:t>audimeter</w:t>
      </w:r>
      <w:proofErr w:type="spellEnd"/>
      <w:r w:rsidR="008B434C" w:rsidRPr="000B6790">
        <w:t xml:space="preserve"> saved data and guaranteed that it was delivered overnight </w:t>
      </w:r>
      <w:r w:rsidR="008C6F4C" w:rsidRPr="000B6790">
        <w:fldChar w:fldCharType="begin" w:fldLock="1"/>
      </w:r>
      <w:r w:rsidR="00F3462F" w:rsidRPr="000B6790">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rsidRPr="000B6790">
        <w:fldChar w:fldCharType="separate"/>
      </w:r>
      <w:r w:rsidR="008C6F4C" w:rsidRPr="000B6790">
        <w:rPr>
          <w:noProof/>
        </w:rPr>
        <w:t>[8]</w:t>
      </w:r>
      <w:r w:rsidR="008C6F4C" w:rsidRPr="000B6790">
        <w:fldChar w:fldCharType="end"/>
      </w:r>
      <w:r w:rsidRPr="000B6790">
        <w:t>. This newfound quickness ratings and reporting from Nielsen, made Nielsen ratings become increasingly vital, as demographic data of listeners influenced advertising decisions</w:t>
      </w:r>
      <w:r w:rsidR="00372F0D" w:rsidRPr="000B6790">
        <w:t xml:space="preserve"> </w:t>
      </w:r>
      <w:r w:rsidR="00372F0D" w:rsidRPr="000B6790">
        <w:fldChar w:fldCharType="begin" w:fldLock="1"/>
      </w:r>
      <w:r w:rsidR="00C16315" w:rsidRPr="000B6790">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rsidRPr="000B6790">
        <w:fldChar w:fldCharType="separate"/>
      </w:r>
      <w:r w:rsidR="00372F0D" w:rsidRPr="000B6790">
        <w:rPr>
          <w:noProof/>
        </w:rPr>
        <w:t>[9]</w:t>
      </w:r>
      <w:r w:rsidR="00372F0D" w:rsidRPr="000B6790">
        <w:fldChar w:fldCharType="end"/>
      </w:r>
      <w:r w:rsidRPr="000B6790">
        <w:t xml:space="preserve">. This system has mostly stayed untouched until 1986, when the </w:t>
      </w:r>
      <w:proofErr w:type="spellStart"/>
      <w:r w:rsidRPr="000B6790">
        <w:t>peoplemeter</w:t>
      </w:r>
      <w:proofErr w:type="spellEnd"/>
      <w:r w:rsidRPr="000B6790">
        <w:t xml:space="preserve"> was brought into action and first introduced. Individual data gathering from several members of a household was possible with this unique listenership measurement technology; individual users logged their listening patterns as well as demographic information on this device. This significant shift in data collection resulted in a massive, easily accessible database with far more specific information about who was watching what, </w:t>
      </w:r>
      <w:proofErr w:type="spellStart"/>
      <w:r w:rsidRPr="000B6790">
        <w:t>than</w:t>
      </w:r>
      <w:proofErr w:type="spellEnd"/>
      <w:r w:rsidRPr="000B6790">
        <w:t xml:space="preserve"> had previously been available. Companies could now target their advertising messages more precisely.</w:t>
      </w:r>
    </w:p>
    <w:p w14:paraId="5781F4FE" w14:textId="754E9858" w:rsidR="00472314" w:rsidRPr="000B6790" w:rsidRDefault="00673997" w:rsidP="00DA5C75">
      <w:pPr>
        <w:pStyle w:val="Heading3"/>
        <w:jc w:val="both"/>
      </w:pPr>
      <w:bookmarkStart w:id="14" w:name="_Toc77382013"/>
      <w:r w:rsidRPr="000B6790">
        <w:t>CHILDHOOD STAGE (1986) - VCRS AND CABLE TV AND</w:t>
      </w:r>
      <w:bookmarkEnd w:id="14"/>
    </w:p>
    <w:p w14:paraId="2FA0899E" w14:textId="77777777" w:rsidR="00472314" w:rsidRPr="000B6790" w:rsidRDefault="00472314" w:rsidP="00DA5C75">
      <w:pPr>
        <w:jc w:val="both"/>
      </w:pPr>
      <w:r w:rsidRPr="000B6790">
        <w:t>With the rise of cable television, the types of data collected for audience measurement and how they were used changed even more.</w:t>
      </w:r>
    </w:p>
    <w:p w14:paraId="3CCC47F8" w14:textId="4FF0E962" w:rsidR="00472314" w:rsidRPr="000B6790" w:rsidRDefault="00472314" w:rsidP="00DA5C75">
      <w:pPr>
        <w:jc w:val="both"/>
      </w:pPr>
      <w:r w:rsidRPr="000B6790">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w:t>
      </w:r>
      <w:r w:rsidR="007E36A1" w:rsidRPr="000B6790">
        <w:t xml:space="preserve"> </w:t>
      </w:r>
      <w:r w:rsidR="007E36A1" w:rsidRPr="000B6790">
        <w:fldChar w:fldCharType="begin" w:fldLock="1"/>
      </w:r>
      <w:r w:rsidR="007E36A1" w:rsidRPr="000B6790">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rsidR="007E36A1" w:rsidRPr="000B6790">
        <w:fldChar w:fldCharType="separate"/>
      </w:r>
      <w:r w:rsidR="007E36A1" w:rsidRPr="000B6790">
        <w:rPr>
          <w:noProof/>
        </w:rPr>
        <w:t>[10]</w:t>
      </w:r>
      <w:r w:rsidR="007E36A1" w:rsidRPr="000B6790">
        <w:fldChar w:fldCharType="end"/>
      </w:r>
      <w:r w:rsidRPr="000B6790">
        <w:t xml:space="preserve">. In 2011, there were around 5300 systems in operation in the United States, with around 60 million members. The ability of the </w:t>
      </w:r>
      <w:proofErr w:type="spellStart"/>
      <w:r w:rsidRPr="000B6790">
        <w:t>peoplemeter</w:t>
      </w:r>
      <w:proofErr w:type="spellEnd"/>
      <w:r w:rsidRPr="000B6790">
        <w:t xml:space="preserve">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Pr="000B6790" w:rsidRDefault="00472314" w:rsidP="00DA5C75">
      <w:pPr>
        <w:jc w:val="both"/>
      </w:pPr>
      <w:r w:rsidRPr="000B6790">
        <w:t>stop catering to the lowest common denominator and focus on the groups most likely to be interested in their products.</w:t>
      </w:r>
    </w:p>
    <w:p w14:paraId="6B5ADE00" w14:textId="77777777" w:rsidR="00472314" w:rsidRPr="000B6790" w:rsidRDefault="00472314" w:rsidP="00DA5C75">
      <w:pPr>
        <w:jc w:val="both"/>
      </w:pPr>
      <w:r w:rsidRPr="000B6790">
        <w:t xml:space="preserve">In the 1980s, the widespread use of VCRs marked yet another revolution in television viewing habits. People could now record television shows and watch them later, a practice known as time </w:t>
      </w:r>
      <w:r w:rsidRPr="000B6790">
        <w:lastRenderedPageBreak/>
        <w:t>shifting. Time shifting transformed how data is collected and used in programming and advertising decisions substantially after the introduction of digital TV recorders.</w:t>
      </w:r>
    </w:p>
    <w:p w14:paraId="1803853D" w14:textId="59454EF0" w:rsidR="00472314" w:rsidRPr="000B6790" w:rsidRDefault="00673997" w:rsidP="00DA5C75">
      <w:pPr>
        <w:pStyle w:val="Heading3"/>
        <w:jc w:val="both"/>
      </w:pPr>
      <w:bookmarkStart w:id="15" w:name="_Toc77382014"/>
      <w:r w:rsidRPr="000B6790">
        <w:t>ADOLESCENT STAGE (2000–2010) - THE INTERNET AND SOCIAL MEDIA</w:t>
      </w:r>
      <w:bookmarkEnd w:id="15"/>
    </w:p>
    <w:p w14:paraId="5A1B238A" w14:textId="2AEE6E98" w:rsidR="00472314" w:rsidRPr="000B6790" w:rsidRDefault="00472314" w:rsidP="00DA5C75">
      <w:pPr>
        <w:jc w:val="both"/>
      </w:pPr>
      <w:r w:rsidRPr="000B6790">
        <w:t>The early 2000s saw the rise of the Internet, which changed how people listened to radio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w:t>
      </w:r>
      <w:r w:rsidR="007E36A1" w:rsidRPr="000B6790">
        <w:t xml:space="preserve"> </w:t>
      </w:r>
      <w:r w:rsidR="007E36A1" w:rsidRPr="000B6790">
        <w:fldChar w:fldCharType="begin" w:fldLock="1"/>
      </w:r>
      <w:r w:rsidR="00B6517D" w:rsidRPr="000B6790">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7E36A1" w:rsidRPr="000B6790">
        <w:fldChar w:fldCharType="separate"/>
      </w:r>
      <w:r w:rsidR="007E36A1" w:rsidRPr="000B6790">
        <w:rPr>
          <w:noProof/>
        </w:rPr>
        <w:t>[11]</w:t>
      </w:r>
      <w:r w:rsidR="007E36A1" w:rsidRPr="000B6790">
        <w:fldChar w:fldCharType="end"/>
      </w:r>
      <w:r w:rsidRPr="000B6790">
        <w:t xml:space="preserve">. This might be used to assess the influence of radio streaming and advertising on listeners in terms of attention, what they ‘‘thought" while listening,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hearing it advertised on radio, </w:t>
      </w:r>
      <w:r w:rsidR="00DD6217" w:rsidRPr="000B6790">
        <w:t>t</w:t>
      </w:r>
      <w:r w:rsidRPr="000B6790">
        <w:t>he earliest online measuring systems were unable to account for radio listenership due to data inaccessibility</w:t>
      </w:r>
      <w:r w:rsidR="00B6517D" w:rsidRPr="000B6790">
        <w:t xml:space="preserve"> </w:t>
      </w:r>
      <w:r w:rsidR="00B6517D" w:rsidRPr="000B6790">
        <w:fldChar w:fldCharType="begin" w:fldLock="1"/>
      </w:r>
      <w:r w:rsidR="0000331A" w:rsidRPr="000B6790">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B6517D" w:rsidRPr="000B6790">
        <w:fldChar w:fldCharType="separate"/>
      </w:r>
      <w:r w:rsidR="00B6517D" w:rsidRPr="000B6790">
        <w:rPr>
          <w:noProof/>
        </w:rPr>
        <w:t>[12]</w:t>
      </w:r>
      <w:r w:rsidR="00B6517D" w:rsidRPr="000B6790">
        <w:fldChar w:fldCharType="end"/>
      </w:r>
      <w:r w:rsidRPr="000B6790">
        <w:t xml:space="preserve">. This is no longer the case. Since the establishment of a chat site for discussing the show The Prisoner in 199512, a slew of social radio platforms </w:t>
      </w:r>
      <w:proofErr w:type="gramStart"/>
      <w:r w:rsidRPr="000B6790">
        <w:t>have</w:t>
      </w:r>
      <w:proofErr w:type="gramEnd"/>
      <w:r w:rsidR="00DD6217" w:rsidRPr="000B6790">
        <w:t xml:space="preserve"> </w:t>
      </w:r>
      <w:r w:rsidRPr="000B6790">
        <w:t>sprung up, with usage rates skyrocketing. According to specialists from Viacom and Mass Media, users are now more engaged with radio programming since they encourage two-way dialogue.</w:t>
      </w:r>
    </w:p>
    <w:p w14:paraId="5E2F4FAE" w14:textId="3F8EF6C7" w:rsidR="00472314" w:rsidRPr="000B6790" w:rsidRDefault="00472314" w:rsidP="00DA5C75">
      <w:pPr>
        <w:pStyle w:val="Heading2"/>
        <w:jc w:val="both"/>
      </w:pPr>
      <w:bookmarkStart w:id="16" w:name="_Toc77382015"/>
      <w:r w:rsidRPr="000B6790">
        <w:t>REVIEW OF RELATED WORKS</w:t>
      </w:r>
      <w:bookmarkEnd w:id="16"/>
    </w:p>
    <w:p w14:paraId="62842A25" w14:textId="4E023875" w:rsidR="00A0607C" w:rsidRPr="000B6790" w:rsidRDefault="00673997" w:rsidP="00DA5C75">
      <w:pPr>
        <w:pStyle w:val="Heading3"/>
        <w:jc w:val="both"/>
      </w:pPr>
      <w:bookmarkStart w:id="17" w:name="_Toc77382016"/>
      <w:r w:rsidRPr="000B6790">
        <w:t>REVIEW ON AN ARCHITECTURE FOR REAL TIME TELEVISION AUDIENCE MEASUREMENT</w:t>
      </w:r>
      <w:bookmarkEnd w:id="17"/>
    </w:p>
    <w:p w14:paraId="267D1960" w14:textId="058E4A7E" w:rsidR="00DC1EF4" w:rsidRPr="000B6790" w:rsidRDefault="009B78C8" w:rsidP="00DA5C75">
      <w:pPr>
        <w:jc w:val="both"/>
      </w:pPr>
      <w:r w:rsidRPr="000B6790">
        <w:t>This paper put forward the idea that currently</w:t>
      </w:r>
      <w:r w:rsidR="00DC1EF4" w:rsidRPr="000B6790">
        <w:t xml:space="preserve">, </w:t>
      </w:r>
      <w:r w:rsidR="00E01B71" w:rsidRPr="000B6790">
        <w:t>audience measurement for television</w:t>
      </w:r>
      <w:r w:rsidR="00DC1EF4" w:rsidRPr="000B6790">
        <w:t xml:space="preserve"> reports are only available after a long length of time, such as a daily report </w:t>
      </w:r>
      <w:r w:rsidR="00DC1EF4"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rsidRPr="000B6790">
        <w:fldChar w:fldCharType="separate"/>
      </w:r>
      <w:r w:rsidR="00B6517D" w:rsidRPr="000B6790">
        <w:rPr>
          <w:noProof/>
        </w:rPr>
        <w:t>[13]</w:t>
      </w:r>
      <w:r w:rsidR="00DC1EF4" w:rsidRPr="000B6790">
        <w:fldChar w:fldCharType="end"/>
      </w:r>
      <w:r w:rsidR="00DC1EF4" w:rsidRPr="000B6790">
        <w:t xml:space="preserve">. This study presents a system for measuring television audience in real time. Real-time measurement can provide channel owners and advertisers with valuable data that can help them grow their businesses </w:t>
      </w:r>
      <w:r w:rsidR="00DC1EF4"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rsidRPr="000B6790">
        <w:fldChar w:fldCharType="separate"/>
      </w:r>
      <w:r w:rsidR="00B6517D" w:rsidRPr="000B6790">
        <w:rPr>
          <w:noProof/>
        </w:rPr>
        <w:t>[13]</w:t>
      </w:r>
      <w:r w:rsidR="00DC1EF4" w:rsidRPr="000B6790">
        <w:fldChar w:fldCharType="end"/>
      </w:r>
      <w:r w:rsidR="00DC1EF4" w:rsidRPr="000B6790">
        <w:t>.</w:t>
      </w:r>
    </w:p>
    <w:p w14:paraId="13D93A14" w14:textId="1407E653" w:rsidR="00DC1EF4" w:rsidRPr="000B6790" w:rsidRDefault="0000331A" w:rsidP="00DA5C75">
      <w:pPr>
        <w:jc w:val="both"/>
      </w:pPr>
      <w:r w:rsidRPr="000B6790">
        <w:fldChar w:fldCharType="begin" w:fldLock="1"/>
      </w:r>
      <w:r w:rsidR="00EA62DC"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Pr="000B6790">
        <w:fldChar w:fldCharType="separate"/>
      </w:r>
      <w:r w:rsidRPr="000B6790">
        <w:rPr>
          <w:noProof/>
        </w:rPr>
        <w:t>[13]</w:t>
      </w:r>
      <w:r w:rsidRPr="000B6790">
        <w:fldChar w:fldCharType="end"/>
      </w:r>
      <w:r w:rsidR="00DC1EF4" w:rsidRPr="000B6790">
        <w:t xml:space="preserve">This study </w:t>
      </w:r>
      <w:r w:rsidR="004B61B6" w:rsidRPr="000B6790">
        <w:t>demonstrated</w:t>
      </w:r>
      <w:r w:rsidR="00DC1EF4" w:rsidRPr="000B6790">
        <w:t xml:space="preserve"> how devices that identify the </w:t>
      </w:r>
      <w:r w:rsidR="00A13010" w:rsidRPr="000B6790">
        <w:t>logo of the channel</w:t>
      </w:r>
      <w:r w:rsidR="00DC1EF4" w:rsidRPr="000B6790">
        <w:t xml:space="preserve"> and transfer viewership statistics to a server via the internet can record television viewing. The viewership data is processed by the server and shown in real time on a web-based dashboard. It also offers the ability to provide hourly and location-based viewership trends as well as TRP (Television Rating </w:t>
      </w:r>
      <w:r w:rsidR="00DC1EF4" w:rsidRPr="000B6790">
        <w:lastRenderedPageBreak/>
        <w:t xml:space="preserve">Points) reports online. </w:t>
      </w:r>
      <w:r w:rsidR="009D504A" w:rsidRPr="000B6790">
        <w:t>Databases that are considered in-memory</w:t>
      </w:r>
      <w:r w:rsidR="00DC1EF4" w:rsidRPr="000B6790">
        <w:t>, reporting and graphing libraries, and a J2EE-based application server make up the server infrastructure.</w:t>
      </w:r>
    </w:p>
    <w:p w14:paraId="490431CB" w14:textId="5974412A" w:rsidR="004B60D7" w:rsidRPr="000B6790" w:rsidRDefault="00611C82" w:rsidP="00DA5C75">
      <w:pPr>
        <w:jc w:val="both"/>
      </w:pPr>
      <w:r w:rsidRPr="000B6790">
        <w:t>This study showed that t</w:t>
      </w:r>
      <w:r w:rsidR="004B60D7" w:rsidRPr="000B6790">
        <w:t xml:space="preserve">he popularity of a television channel or program is measured in </w:t>
      </w:r>
      <w:r w:rsidR="006958E2" w:rsidRPr="000B6790">
        <w:t xml:space="preserve">something called </w:t>
      </w:r>
      <w:r w:rsidR="004B60D7" w:rsidRPr="000B6790">
        <w:t xml:space="preserve">Television Rating Points (TRP). TRP is a figure </w:t>
      </w:r>
      <w:r w:rsidR="00FA04BA" w:rsidRPr="000B6790">
        <w:t>that ranges from 1 to 100</w:t>
      </w:r>
      <w:r w:rsidR="004B60D7" w:rsidRPr="000B6790">
        <w:t>, with one rating point equaling 1</w:t>
      </w:r>
      <w:r w:rsidR="00AA0B94" w:rsidRPr="000B6790">
        <w:t>percent</w:t>
      </w:r>
      <w:r w:rsidR="004B60D7" w:rsidRPr="000B6790">
        <w:t xml:space="preserve"> of the population of a </w:t>
      </w:r>
      <w:r w:rsidR="00C501C8" w:rsidRPr="000B6790">
        <w:t>television audience that have been targeted</w:t>
      </w:r>
      <w:r w:rsidR="004B60D7" w:rsidRPr="000B6790">
        <w:t>. TRPs are</w:t>
      </w:r>
      <w:r w:rsidR="00694756" w:rsidRPr="000B6790">
        <w:t xml:space="preserve"> usually</w:t>
      </w:r>
      <w:r w:rsidR="004B60D7" w:rsidRPr="000B6790">
        <w:t xml:space="preserve"> measured from a target population utilizing statistical sampling procedures </w:t>
      </w:r>
      <w:r w:rsidR="004B60D7"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4B60D7" w:rsidRPr="000B6790">
        <w:fldChar w:fldCharType="separate"/>
      </w:r>
      <w:r w:rsidR="00B6517D" w:rsidRPr="000B6790">
        <w:rPr>
          <w:noProof/>
        </w:rPr>
        <w:t>[13]</w:t>
      </w:r>
      <w:r w:rsidR="004B60D7" w:rsidRPr="000B6790">
        <w:fldChar w:fldCharType="end"/>
      </w:r>
      <w:r w:rsidR="004B60D7" w:rsidRPr="000B6790">
        <w:t>.</w:t>
      </w:r>
    </w:p>
    <w:p w14:paraId="432C7797" w14:textId="7D40AED5" w:rsidR="004B60D7" w:rsidRPr="000B6790" w:rsidRDefault="004B60D7" w:rsidP="00DA5C75">
      <w:pPr>
        <w:jc w:val="both"/>
      </w:pPr>
      <w:r w:rsidRPr="000B6790">
        <w:t xml:space="preserve">Television broadcasters, media companies, advertising agencies, and advertisers all value TRP ratings. It has a significant impact on ad spending and television show scheduling. Each year, media firms and organizations buy and sell </w:t>
      </w:r>
      <w:proofErr w:type="gramStart"/>
      <w:r w:rsidR="000A58E8" w:rsidRPr="000B6790">
        <w:t>air</w:t>
      </w:r>
      <w:r w:rsidR="00585BE5" w:rsidRPr="000B6790">
        <w:t xml:space="preserve"> </w:t>
      </w:r>
      <w:r w:rsidR="000A58E8" w:rsidRPr="000B6790">
        <w:t>time</w:t>
      </w:r>
      <w:proofErr w:type="gramEnd"/>
      <w:r w:rsidR="000A58E8" w:rsidRPr="000B6790">
        <w:t xml:space="preserve"> that is worth billions of dollars</w:t>
      </w:r>
      <w:r w:rsidRPr="000B6790">
        <w:t>.</w:t>
      </w:r>
    </w:p>
    <w:p w14:paraId="3A0A581C" w14:textId="3F792815" w:rsidR="004B60D7" w:rsidRPr="000B6790" w:rsidRDefault="004B60D7" w:rsidP="00DA5C75">
      <w:pPr>
        <w:jc w:val="both"/>
      </w:pPr>
      <w:r w:rsidRPr="000B6790">
        <w:t xml:space="preserve">Current automated TRP measurement methods rely on the placement of “People Meters” in the houses of the </w:t>
      </w:r>
      <w:r w:rsidR="00294C6F" w:rsidRPr="000B6790">
        <w:t xml:space="preserve">population that has been </w:t>
      </w:r>
      <w:r w:rsidR="00BA2ECA" w:rsidRPr="000B6790">
        <w:t>sampled</w:t>
      </w:r>
      <w:r w:rsidRPr="000B6790">
        <w:t xml:space="preserve">. </w:t>
      </w:r>
      <w:r w:rsidR="00FA4C25" w:rsidRPr="000B6790">
        <w:t>The People meters are</w:t>
      </w:r>
      <w:r w:rsidRPr="000B6790">
        <w:t xml:space="preserve"> connected devices that track viewing patterns and provide reports to a backend system on a regular basis. The following are the current methodologies employed by "People Meters."</w:t>
      </w:r>
    </w:p>
    <w:p w14:paraId="29B938A9" w14:textId="08CEFC6E" w:rsidR="004B60D7" w:rsidRPr="000B6790" w:rsidRDefault="00317219" w:rsidP="00DA5C75">
      <w:pPr>
        <w:pStyle w:val="ListParagraph"/>
        <w:numPr>
          <w:ilvl w:val="0"/>
          <w:numId w:val="6"/>
        </w:numPr>
        <w:spacing w:line="360" w:lineRule="auto"/>
        <w:jc w:val="both"/>
      </w:pPr>
      <w:r w:rsidRPr="000B6790">
        <w:rPr>
          <w:b/>
          <w:bCs/>
        </w:rPr>
        <w:t>Matching of Audio</w:t>
      </w:r>
      <w:r w:rsidR="004B60D7" w:rsidRPr="000B6790">
        <w:t xml:space="preserve"> </w:t>
      </w:r>
      <w:r w:rsidR="00BE125B" w:rsidRPr="000B6790">
        <w:t xml:space="preserve">— </w:t>
      </w:r>
      <w:r w:rsidR="004B60D7" w:rsidRPr="000B6790">
        <w:t xml:space="preserve">In this example, the </w:t>
      </w:r>
      <w:r w:rsidR="00FE75F8" w:rsidRPr="000B6790">
        <w:t>device</w:t>
      </w:r>
      <w:r w:rsidR="004B60D7" w:rsidRPr="000B6790">
        <w:t xml:space="preserve">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34016ABF" w:rsidR="004B60D7" w:rsidRPr="000B6790" w:rsidRDefault="00317219" w:rsidP="00DA5C75">
      <w:pPr>
        <w:pStyle w:val="ListParagraph"/>
        <w:numPr>
          <w:ilvl w:val="0"/>
          <w:numId w:val="6"/>
        </w:numPr>
        <w:spacing w:line="360" w:lineRule="auto"/>
        <w:jc w:val="both"/>
      </w:pPr>
      <w:r w:rsidRPr="000B6790">
        <w:rPr>
          <w:b/>
          <w:bCs/>
        </w:rPr>
        <w:t>Measurement of frequency</w:t>
      </w:r>
      <w:r w:rsidR="00BE125B" w:rsidRPr="000B6790">
        <w:t xml:space="preserve"> — </w:t>
      </w:r>
      <w:r w:rsidR="004B60D7" w:rsidRPr="000B6790">
        <w:t>This is used with analog transmission systems</w:t>
      </w:r>
      <w:r w:rsidR="00483501" w:rsidRPr="000B6790">
        <w:t xml:space="preserve">. Here, </w:t>
      </w:r>
      <w:r w:rsidR="004B60D7" w:rsidRPr="000B6790">
        <w:t xml:space="preserve">the People Meter monitors the frequency of the tuned TV channel and communicates the data to the </w:t>
      </w:r>
      <w:r w:rsidR="00B27C34" w:rsidRPr="000B6790">
        <w:t>server</w:t>
      </w:r>
      <w:r w:rsidR="004B60D7" w:rsidRPr="000B6790">
        <w:t xml:space="preserve">. The </w:t>
      </w:r>
      <w:r w:rsidR="00B27C34" w:rsidRPr="000B6790">
        <w:t>server</w:t>
      </w:r>
      <w:r w:rsidR="004B60D7" w:rsidRPr="000B6790">
        <w:t xml:space="preserve">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3EC9E8C7" w:rsidR="004B60D7" w:rsidRPr="000B6790" w:rsidRDefault="004B60D7" w:rsidP="00DA5C75">
      <w:pPr>
        <w:pStyle w:val="ListParagraph"/>
        <w:numPr>
          <w:ilvl w:val="0"/>
          <w:numId w:val="6"/>
        </w:numPr>
        <w:spacing w:line="360" w:lineRule="auto"/>
        <w:jc w:val="both"/>
      </w:pPr>
      <w:r w:rsidRPr="000B6790">
        <w:rPr>
          <w:b/>
          <w:bCs/>
        </w:rPr>
        <w:t>Watermarking</w:t>
      </w:r>
      <w:r w:rsidRPr="000B6790">
        <w:t xml:space="preserve"> — </w:t>
      </w:r>
      <w:r w:rsidR="00BE125B" w:rsidRPr="000B6790">
        <w:t>Here,</w:t>
      </w:r>
      <w:r w:rsidR="00B92C37" w:rsidRPr="000B6790">
        <w:t xml:space="preserve"> w</w:t>
      </w:r>
      <w:r w:rsidRPr="000B6790">
        <w:t xml:space="preserve">atermarks are added in the program feed at the broadcaster's end, and the People Meter detects them. The discovered watermark and timestamp are subsequently sent to the backend by the people Meters. This method has the disadvantage of requiring each </w:t>
      </w:r>
      <w:r w:rsidR="002734FF" w:rsidRPr="000B6790">
        <w:t>aired</w:t>
      </w:r>
      <w:r w:rsidRPr="000B6790">
        <w:t xml:space="preserve"> </w:t>
      </w:r>
      <w:r w:rsidR="002734FF" w:rsidRPr="000B6790">
        <w:t>program</w:t>
      </w:r>
      <w:r w:rsidRPr="000B6790">
        <w:t xml:space="preserve"> to be watermarked and active </w:t>
      </w:r>
      <w:r w:rsidR="00C7285D" w:rsidRPr="000B6790">
        <w:t>collaboration</w:t>
      </w:r>
      <w:r w:rsidRPr="000B6790">
        <w:t xml:space="preserve"> from all</w:t>
      </w:r>
      <w:r w:rsidR="004B4758" w:rsidRPr="000B6790">
        <w:t xml:space="preserve"> the related</w:t>
      </w:r>
      <w:r w:rsidRPr="000B6790">
        <w:t xml:space="preserve"> broadcasters.</w:t>
      </w:r>
    </w:p>
    <w:p w14:paraId="28AF3DB9" w14:textId="308E91EC" w:rsidR="004B60D7" w:rsidRPr="000B6790" w:rsidRDefault="004B60D7" w:rsidP="00DA5C75">
      <w:pPr>
        <w:pStyle w:val="ListParagraph"/>
        <w:numPr>
          <w:ilvl w:val="0"/>
          <w:numId w:val="6"/>
        </w:numPr>
        <w:spacing w:line="360" w:lineRule="auto"/>
        <w:jc w:val="both"/>
      </w:pPr>
      <w:r w:rsidRPr="000B6790">
        <w:rPr>
          <w:b/>
          <w:bCs/>
        </w:rPr>
        <w:lastRenderedPageBreak/>
        <w:t>Visual recognition</w:t>
      </w:r>
      <w:r w:rsidR="00BE125B" w:rsidRPr="000B6790">
        <w:t xml:space="preserve"> — </w:t>
      </w:r>
      <w:r w:rsidRPr="000B6790">
        <w:t>In this situation, the People Meters examines the displayed screen for visual patterns and images in order to determine the program being viewed. This approach is used in the suggested system.</w:t>
      </w:r>
    </w:p>
    <w:p w14:paraId="242E0C2A" w14:textId="33230AB7" w:rsidR="00EE7F2A" w:rsidRPr="000B6790" w:rsidRDefault="001E62EF" w:rsidP="00DA5C75">
      <w:pPr>
        <w:jc w:val="both"/>
      </w:pPr>
      <w:r w:rsidRPr="000B6790">
        <w:t>Software like</w:t>
      </w:r>
      <w:r w:rsidR="00317219" w:rsidRPr="000B6790">
        <w:t xml:space="preserve"> </w:t>
      </w:r>
      <w:proofErr w:type="spellStart"/>
      <w:r w:rsidR="00317219" w:rsidRPr="000B6790">
        <w:t>Trumedia</w:t>
      </w:r>
      <w:proofErr w:type="spellEnd"/>
      <w:r w:rsidR="005E7D47" w:rsidRPr="000B6790">
        <w:t xml:space="preserve"> </w:t>
      </w:r>
      <w:r w:rsidR="005E7D47" w:rsidRPr="000B6790">
        <w:fldChar w:fldCharType="begin" w:fldLock="1"/>
      </w:r>
      <w:r w:rsidR="0000331A" w:rsidRPr="000B6790">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rsidR="005E7D47" w:rsidRPr="000B6790">
        <w:fldChar w:fldCharType="separate"/>
      </w:r>
      <w:r w:rsidR="00B6517D" w:rsidRPr="000B6790">
        <w:rPr>
          <w:noProof/>
        </w:rPr>
        <w:t>[14]</w:t>
      </w:r>
      <w:r w:rsidR="005E7D47" w:rsidRPr="000B6790">
        <w:fldChar w:fldCharType="end"/>
      </w:r>
      <w:r w:rsidR="005E7D47" w:rsidRPr="000B6790">
        <w:t xml:space="preserve">, assists </w:t>
      </w:r>
      <w:r w:rsidR="00004452" w:rsidRPr="000B6790">
        <w:t>creators of advertisements</w:t>
      </w:r>
      <w:r w:rsidR="005E7D47" w:rsidRPr="000B6790">
        <w:t xml:space="preserve"> in providing tailored adverts by assessing the present audience using </w:t>
      </w:r>
      <w:r w:rsidR="009F2F5E" w:rsidRPr="000B6790">
        <w:t xml:space="preserve"> technologies like </w:t>
      </w:r>
      <w:r w:rsidR="005E7D47" w:rsidRPr="000B6790">
        <w:t xml:space="preserve">video analytics on the faces of the audience taken by a camera, for example. The audience data is delivered </w:t>
      </w:r>
      <w:r w:rsidR="007A0D95" w:rsidRPr="000B6790">
        <w:t>to a dedicated server</w:t>
      </w:r>
      <w:r w:rsidR="005E7D47" w:rsidRPr="000B6790">
        <w:t xml:space="preserve">, which aids in the display of current audience reports. The real-time information about the audience can be utilized to pick the next message to play via </w:t>
      </w:r>
      <w:proofErr w:type="spellStart"/>
      <w:r w:rsidR="005E7D47" w:rsidRPr="000B6790">
        <w:t>TruMedia's</w:t>
      </w:r>
      <w:proofErr w:type="spellEnd"/>
      <w:r w:rsidR="005E7D47" w:rsidRPr="000B6790">
        <w:t xml:space="preserve"> interface with Cisco Digital Media Player, providing tailored advertising. Other participants in this industry include </w:t>
      </w:r>
      <w:proofErr w:type="spellStart"/>
      <w:r w:rsidR="005E7D47" w:rsidRPr="000B6790">
        <w:t>Quividi</w:t>
      </w:r>
      <w:proofErr w:type="spellEnd"/>
      <w:r w:rsidR="005E7D47" w:rsidRPr="000B6790">
        <w:t xml:space="preserve"> </w:t>
      </w:r>
      <w:r w:rsidR="005E7D47" w:rsidRPr="000B6790">
        <w:fldChar w:fldCharType="begin" w:fldLock="1"/>
      </w:r>
      <w:r w:rsidR="0000331A" w:rsidRPr="000B6790">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5E7D47" w:rsidRPr="000B6790">
        <w:fldChar w:fldCharType="separate"/>
      </w:r>
      <w:r w:rsidR="00B6517D" w:rsidRPr="000B6790">
        <w:rPr>
          <w:noProof/>
        </w:rPr>
        <w:t>[15]</w:t>
      </w:r>
      <w:r w:rsidR="005E7D47" w:rsidRPr="000B6790">
        <w:fldChar w:fldCharType="end"/>
      </w:r>
      <w:r w:rsidR="005E7D47" w:rsidRPr="000B6790">
        <w:t xml:space="preserve"> and </w:t>
      </w:r>
      <w:proofErr w:type="spellStart"/>
      <w:r w:rsidR="005E7D47" w:rsidRPr="000B6790">
        <w:t>CognoVision</w:t>
      </w:r>
      <w:proofErr w:type="spellEnd"/>
      <w:r w:rsidR="005E7D47" w:rsidRPr="000B6790">
        <w:t xml:space="preserve"> </w:t>
      </w:r>
      <w:r w:rsidR="005E7D47" w:rsidRPr="000B6790">
        <w:fldChar w:fldCharType="begin" w:fldLock="1"/>
      </w:r>
      <w:r w:rsidR="0000331A" w:rsidRPr="000B6790">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6]","plainTextFormattedCitation":"[16]","previouslyFormattedCitation":"[16]"},"properties":{"noteIndex":0},"schema":"https://github.com/citation-style-language/schema/raw/master/csl-citation.json"}</w:instrText>
      </w:r>
      <w:r w:rsidR="005E7D47" w:rsidRPr="000B6790">
        <w:fldChar w:fldCharType="separate"/>
      </w:r>
      <w:r w:rsidR="00B6517D" w:rsidRPr="000B6790">
        <w:rPr>
          <w:noProof/>
        </w:rPr>
        <w:t>[16]</w:t>
      </w:r>
      <w:r w:rsidR="005E7D47" w:rsidRPr="000B6790">
        <w:fldChar w:fldCharType="end"/>
      </w:r>
      <w:r w:rsidR="005E7D47" w:rsidRPr="000B6790">
        <w:t>.</w:t>
      </w:r>
    </w:p>
    <w:p w14:paraId="73D84A51" w14:textId="57EF174D" w:rsidR="005E7D47" w:rsidRPr="000B6790" w:rsidRDefault="00673997" w:rsidP="00DA5C75">
      <w:pPr>
        <w:pStyle w:val="Heading3"/>
        <w:jc w:val="both"/>
      </w:pPr>
      <w:bookmarkStart w:id="18" w:name="_Toc77382017"/>
      <w:r w:rsidRPr="000B6790">
        <w:t>REVIEW ON AUDIENCE MEASUREMENT TECHNOLOGIES FOR USER CENTRIC MEDIA</w:t>
      </w:r>
      <w:bookmarkEnd w:id="18"/>
    </w:p>
    <w:p w14:paraId="0140C87D" w14:textId="4302A07E" w:rsidR="00B979FE" w:rsidRPr="000B6790" w:rsidRDefault="00B979FE" w:rsidP="00DA5C75">
      <w:pPr>
        <w:jc w:val="both"/>
      </w:pPr>
      <w:r w:rsidRPr="000B6790">
        <w:t>When compared to traditional media, how can you tell</w:t>
      </w:r>
      <w:r w:rsidR="00433D96" w:rsidRPr="000B6790">
        <w:t xml:space="preserve"> the difference between </w:t>
      </w:r>
      <w:r w:rsidR="000C4810" w:rsidRPr="000B6790">
        <w:t>what</w:t>
      </w:r>
      <w:r w:rsidR="00433D96" w:rsidRPr="000B6790">
        <w:t xml:space="preserve"> the consumption is, and what the generation of content is</w:t>
      </w:r>
      <w:r w:rsidR="000C4810" w:rsidRPr="000B6790">
        <w:t>?</w:t>
      </w:r>
      <w:r w:rsidR="00433D96" w:rsidRPr="000B6790">
        <w:t xml:space="preserve"> </w:t>
      </w:r>
      <w:r w:rsidR="000C4810" w:rsidRPr="000B6790">
        <w:t>I</w:t>
      </w:r>
      <w:r w:rsidRPr="000B6790">
        <w:t>n a</w:t>
      </w:r>
      <w:r w:rsidR="000C4810" w:rsidRPr="000B6790">
        <w:t xml:space="preserve"> world that is full of new media.</w:t>
      </w:r>
      <w:r w:rsidRPr="000B6790">
        <w:t xml:space="preserve"> </w:t>
      </w:r>
      <w:r w:rsidR="000C4810" w:rsidRPr="000B6790">
        <w:t xml:space="preserve">In a world </w:t>
      </w:r>
      <w:r w:rsidRPr="000B6790">
        <w:t>where the user</w:t>
      </w:r>
      <w:r w:rsidR="000C4810" w:rsidRPr="000B6790">
        <w:t xml:space="preserve"> of a content could also be a creator/distributor.</w:t>
      </w:r>
      <w:r w:rsidRPr="000B6790">
        <w:t xml:space="preserve"> How appealing is it to the end users? </w:t>
      </w:r>
      <w:r w:rsidR="000C4810" w:rsidRPr="000B6790">
        <w:t>Which business models that are both new and viable may be found in this context</w:t>
      </w:r>
      <w:r w:rsidRPr="000B6790">
        <w:t xml:space="preserve">, and what is the market and technology's potential evolution? Perhaps it will never be possible to adequately answer these questions, </w:t>
      </w:r>
      <w:r w:rsidR="004F2768" w:rsidRPr="000B6790">
        <w:t xml:space="preserve">but coming up with new, efficient and robust reference models for audience measurement in a new media world </w:t>
      </w:r>
      <w:r w:rsidR="00C16315"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rsidRPr="000B6790">
        <w:fldChar w:fldCharType="separate"/>
      </w:r>
      <w:r w:rsidR="00B6517D" w:rsidRPr="000B6790">
        <w:rPr>
          <w:noProof/>
        </w:rPr>
        <w:t>[17]</w:t>
      </w:r>
      <w:r w:rsidR="00C16315" w:rsidRPr="000B6790">
        <w:fldChar w:fldCharType="end"/>
      </w:r>
      <w:r w:rsidRPr="000B6790">
        <w:t xml:space="preserve">, and </w:t>
      </w:r>
      <w:r w:rsidR="004F2768" w:rsidRPr="000B6790">
        <w:t>how they adapt</w:t>
      </w:r>
      <w:r w:rsidRPr="000B6790">
        <w:t xml:space="preserve"> to user-centric media</w:t>
      </w:r>
      <w:r w:rsidR="004F2768" w:rsidRPr="000B6790">
        <w:t xml:space="preserve"> through the use of</w:t>
      </w:r>
      <w:r w:rsidRPr="000B6790">
        <w:t xml:space="preserve"> combined metrics, are </w:t>
      </w:r>
      <w:r w:rsidR="00742A08" w:rsidRPr="000B6790">
        <w:t>some of the most reassuring ways of achieving these goals</w:t>
      </w:r>
      <w:r w:rsidRPr="000B6790">
        <w:t xml:space="preserve">. This paper outlines </w:t>
      </w:r>
      <w:r w:rsidR="00742A08" w:rsidRPr="000B6790">
        <w:t>a possible</w:t>
      </w:r>
      <w:r w:rsidRPr="000B6790">
        <w:t xml:space="preserve"> system proposal </w:t>
      </w:r>
      <w:r w:rsidR="00742A08" w:rsidRPr="000B6790">
        <w:t>that is based off of the</w:t>
      </w:r>
      <w:r w:rsidRPr="000B6790">
        <w:t xml:space="preserve"> afore mentioned reference model </w:t>
      </w:r>
      <w:r w:rsidR="00742A08" w:rsidRPr="000B6790">
        <w:t>that can be applied in</w:t>
      </w:r>
      <w:r w:rsidRPr="000B6790">
        <w:t xml:space="preserve"> the new media world, which is then applied to user-centric media to</w:t>
      </w:r>
      <w:r w:rsidR="00100E1E" w:rsidRPr="000B6790">
        <w:t xml:space="preserve"> provide answers to some of the questions stated above</w:t>
      </w:r>
      <w:r w:rsidR="00C16315" w:rsidRPr="000B6790">
        <w:t xml:space="preserve"> </w:t>
      </w:r>
      <w:r w:rsidR="00C16315"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rsidRPr="000B6790">
        <w:fldChar w:fldCharType="separate"/>
      </w:r>
      <w:r w:rsidR="00B6517D" w:rsidRPr="000B6790">
        <w:rPr>
          <w:noProof/>
        </w:rPr>
        <w:t>[17]</w:t>
      </w:r>
      <w:r w:rsidR="00C16315" w:rsidRPr="000B6790">
        <w:fldChar w:fldCharType="end"/>
      </w:r>
      <w:r w:rsidRPr="000B6790">
        <w:t>.</w:t>
      </w:r>
    </w:p>
    <w:p w14:paraId="38172555" w14:textId="7AFF91EC" w:rsidR="008F5E88" w:rsidRPr="000B6790" w:rsidRDefault="00EA62DC" w:rsidP="00DA5C75">
      <w:pPr>
        <w:jc w:val="both"/>
      </w:pPr>
      <w:r w:rsidRPr="000B6790">
        <w:fldChar w:fldCharType="begin" w:fldLock="1"/>
      </w:r>
      <w:r w:rsidR="009B3ECA" w:rsidRPr="000B6790">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Pr="000B6790">
        <w:fldChar w:fldCharType="separate"/>
      </w:r>
      <w:r w:rsidRPr="000B6790">
        <w:rPr>
          <w:noProof/>
        </w:rPr>
        <w:t>[2]</w:t>
      </w:r>
      <w:r w:rsidRPr="000B6790">
        <w:fldChar w:fldCharType="end"/>
      </w:r>
      <w:r w:rsidRPr="000B6790">
        <w:t xml:space="preserve"> Suggested that c</w:t>
      </w:r>
      <w:r w:rsidR="00572D4D" w:rsidRPr="000B6790">
        <w:t>ollecting</w:t>
      </w:r>
      <w:r w:rsidR="00201C80" w:rsidRPr="000B6790">
        <w:t xml:space="preserve"> </w:t>
      </w:r>
      <w:r w:rsidR="00572D4D" w:rsidRPr="000B6790">
        <w:t>important</w:t>
      </w:r>
      <w:r w:rsidR="00201C80" w:rsidRPr="000B6790">
        <w:t xml:space="preserve"> figures</w:t>
      </w:r>
      <w:r w:rsidR="000D6D5B" w:rsidRPr="000B6790">
        <w:t xml:space="preserve"> </w:t>
      </w:r>
      <w:r w:rsidR="00B724D1" w:rsidRPr="000B6790">
        <w:t>with</w:t>
      </w:r>
      <w:r w:rsidR="00572D4D" w:rsidRPr="000B6790">
        <w:t xml:space="preserve"> the use of</w:t>
      </w:r>
      <w:r w:rsidR="00201C80" w:rsidRPr="000B6790">
        <w:t xml:space="preserve"> testbeds or panels of households</w:t>
      </w:r>
      <w:r w:rsidR="008B02FA" w:rsidRPr="000B6790">
        <w:t xml:space="preserve"> or </w:t>
      </w:r>
      <w:r w:rsidR="00201C80" w:rsidRPr="000B6790">
        <w:t xml:space="preserve">individuals to </w:t>
      </w:r>
      <w:r w:rsidR="008B02FA" w:rsidRPr="000B6790">
        <w:t>obtain trustworthy figures</w:t>
      </w:r>
      <w:r w:rsidR="00201C80" w:rsidRPr="000B6790">
        <w:t xml:space="preserve"> of media consumption is a</w:t>
      </w:r>
      <w:r w:rsidR="008B02FA" w:rsidRPr="000B6790">
        <w:t xml:space="preserve">n important </w:t>
      </w:r>
      <w:r w:rsidR="000C0757" w:rsidRPr="000B6790">
        <w:t>process</w:t>
      </w:r>
      <w:r w:rsidR="00201C80" w:rsidRPr="000B6790">
        <w:t xml:space="preserve"> in the media industry, particularly in the user-centric media</w:t>
      </w:r>
      <w:r w:rsidR="00222A93" w:rsidRPr="000B6790">
        <w:t>.</w:t>
      </w:r>
      <w:r w:rsidR="00201C80" w:rsidRPr="000B6790">
        <w:t xml:space="preserve"> </w:t>
      </w:r>
      <w:r w:rsidR="00222A93" w:rsidRPr="000B6790">
        <w:t xml:space="preserve">This is used </w:t>
      </w:r>
      <w:r w:rsidR="003C0A26" w:rsidRPr="000B6790">
        <w:t>to verify the various impacts and interests of service offerings</w:t>
      </w:r>
      <w:r w:rsidR="00201C80" w:rsidRPr="000B6790">
        <w:t xml:space="preserve">, </w:t>
      </w:r>
      <w:r w:rsidR="00C542EE" w:rsidRPr="000B6790">
        <w:t>modern</w:t>
      </w:r>
      <w:r w:rsidR="00201C80" w:rsidRPr="000B6790">
        <w:t xml:space="preserve"> technolog</w:t>
      </w:r>
      <w:r w:rsidR="00F458CE" w:rsidRPr="000B6790">
        <w:t>ical advancements</w:t>
      </w:r>
      <w:r w:rsidR="00201C80" w:rsidRPr="000B6790">
        <w:t xml:space="preserve">, or even to predict </w:t>
      </w:r>
      <w:r w:rsidR="00106ECB" w:rsidRPr="000B6790">
        <w:t>business models that are both new and viable</w:t>
      </w:r>
      <w:r w:rsidR="00201C80" w:rsidRPr="000B6790">
        <w:t xml:space="preserve">. Many firms may be hesitant to engage in new platforms without trustworthy consumption data, </w:t>
      </w:r>
      <w:r w:rsidR="008234FF" w:rsidRPr="000B6790">
        <w:t>mitigating</w:t>
      </w:r>
      <w:r w:rsidR="00201C80" w:rsidRPr="000B6790">
        <w:t xml:space="preserve"> the development </w:t>
      </w:r>
      <w:r w:rsidR="008234FF" w:rsidRPr="000B6790">
        <w:t>technologies for new media and services</w:t>
      </w:r>
      <w:r w:rsidR="00201C80" w:rsidRPr="000B6790">
        <w:t xml:space="preserve"> </w:t>
      </w:r>
      <w:r w:rsidR="00201C80"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201C80" w:rsidRPr="000B6790">
        <w:fldChar w:fldCharType="separate"/>
      </w:r>
      <w:r w:rsidR="00B6517D" w:rsidRPr="000B6790">
        <w:rPr>
          <w:noProof/>
        </w:rPr>
        <w:t>[17]</w:t>
      </w:r>
      <w:r w:rsidR="00201C80" w:rsidRPr="000B6790">
        <w:fldChar w:fldCharType="end"/>
      </w:r>
      <w:r w:rsidR="00201C80" w:rsidRPr="000B6790">
        <w:t xml:space="preserve">. </w:t>
      </w:r>
      <w:proofErr w:type="gramStart"/>
      <w:r w:rsidR="00E00A06" w:rsidRPr="000B6790">
        <w:t>To a great extent</w:t>
      </w:r>
      <w:r w:rsidR="00151E62" w:rsidRPr="000B6790">
        <w:t xml:space="preserve"> </w:t>
      </w:r>
      <w:r w:rsidR="00E00A06" w:rsidRPr="000B6790">
        <w:t>not</w:t>
      </w:r>
      <w:proofErr w:type="gramEnd"/>
      <w:r w:rsidR="00E00A06" w:rsidRPr="000B6790">
        <w:t xml:space="preserve"> all of the features of audience measurement for traditional </w:t>
      </w:r>
      <w:r w:rsidR="00E00A06" w:rsidRPr="000B6790">
        <w:lastRenderedPageBreak/>
        <w:t>media can b</w:t>
      </w:r>
      <w:r w:rsidR="00A1293D" w:rsidRPr="000B6790">
        <w:t>e</w:t>
      </w:r>
      <w:r w:rsidR="00E00A06" w:rsidRPr="000B6790">
        <w:t xml:space="preserve"> applied directly to the user-centric media</w:t>
      </w:r>
      <w:r w:rsidR="00201C80" w:rsidRPr="000B6790">
        <w:t xml:space="preserve">, where the user </w:t>
      </w:r>
      <w:r w:rsidR="0063629E" w:rsidRPr="000B6790">
        <w:t>is allowed to distribute and consume both audio and visual content, t</w:t>
      </w:r>
      <w:r w:rsidR="00201C80" w:rsidRPr="000B6790">
        <w:t xml:space="preserve">he situation becomes </w:t>
      </w:r>
      <w:r w:rsidR="0063629E" w:rsidRPr="000B6790">
        <w:t>even more</w:t>
      </w:r>
      <w:r w:rsidR="00201C80" w:rsidRPr="000B6790">
        <w:t xml:space="preserve"> </w:t>
      </w:r>
      <w:r w:rsidR="0063629E" w:rsidRPr="000B6790">
        <w:t>complicated</w:t>
      </w:r>
      <w:r w:rsidR="00201C80" w:rsidRPr="000B6790">
        <w:t xml:space="preserve"> when </w:t>
      </w:r>
      <w:r w:rsidR="0063629E" w:rsidRPr="000B6790">
        <w:t xml:space="preserve">the </w:t>
      </w:r>
      <w:r w:rsidR="00201C80" w:rsidRPr="000B6790">
        <w:t>consumption or creation</w:t>
      </w:r>
      <w:r w:rsidR="0063629E" w:rsidRPr="000B6790">
        <w:t xml:space="preserve"> process</w:t>
      </w:r>
      <w:r w:rsidR="00201C80" w:rsidRPr="000B6790">
        <w:t xml:space="preserve"> occurs in user communities,</w:t>
      </w:r>
      <w:r w:rsidR="00C81F86" w:rsidRPr="000B6790">
        <w:t xml:space="preserve"> where</w:t>
      </w:r>
      <w:r w:rsidR="00201C80" w:rsidRPr="000B6790">
        <w:t xml:space="preserve"> </w:t>
      </w:r>
      <w:r w:rsidR="0063629E" w:rsidRPr="000B6790">
        <w:t>individual and collective consumption are equally important</w:t>
      </w:r>
      <w:r w:rsidR="00201C80" w:rsidRPr="000B6790">
        <w:t xml:space="preserve">. This study </w:t>
      </w:r>
      <w:r w:rsidR="00C81F86" w:rsidRPr="000B6790">
        <w:t>proposed</w:t>
      </w:r>
      <w:r w:rsidR="00201C80" w:rsidRPr="000B6790">
        <w:t xml:space="preserve"> </w:t>
      </w:r>
      <w:r w:rsidR="00C81F86" w:rsidRPr="000B6790">
        <w:t>a robust</w:t>
      </w:r>
      <w:r w:rsidR="00201C80" w:rsidRPr="000B6790">
        <w:t xml:space="preserve"> system for acquiring the afore mentioned figures on both traditional and user-centric media channels. The following are the components of the system: </w:t>
      </w:r>
    </w:p>
    <w:p w14:paraId="3F7E0B27" w14:textId="2F1A8428" w:rsidR="008F5E88" w:rsidRPr="000B6790" w:rsidRDefault="00201C80" w:rsidP="00DA5C75">
      <w:pPr>
        <w:pStyle w:val="ListParagraph"/>
        <w:numPr>
          <w:ilvl w:val="0"/>
          <w:numId w:val="7"/>
        </w:numPr>
        <w:spacing w:line="360" w:lineRule="auto"/>
        <w:jc w:val="both"/>
      </w:pPr>
      <w:r w:rsidRPr="000B6790">
        <w:t>To begin,</w:t>
      </w:r>
      <w:r w:rsidR="00274895" w:rsidRPr="000B6790">
        <w:t xml:space="preserve"> the presentation of </w:t>
      </w:r>
      <w:r w:rsidRPr="000B6790">
        <w:t xml:space="preserve">a model for convergent media consumption in a range of terminals and networks, such as broadcasting </w:t>
      </w:r>
      <w:r w:rsidR="00274895" w:rsidRPr="000B6790">
        <w:t>to</w:t>
      </w:r>
      <w:r w:rsidRPr="000B6790">
        <w:t xml:space="preserve"> mobile and portable devices, or broadband IPTV distribution, </w:t>
      </w:r>
      <w:r w:rsidR="00274895" w:rsidRPr="000B6790">
        <w:t>will be done.</w:t>
      </w:r>
      <w:r w:rsidRPr="000B6790">
        <w:t xml:space="preserve"> </w:t>
      </w:r>
    </w:p>
    <w:p w14:paraId="5539A14F" w14:textId="2A2C2F07" w:rsidR="008F5E88" w:rsidRPr="000B6790" w:rsidRDefault="00201C80" w:rsidP="00DA5C75">
      <w:pPr>
        <w:pStyle w:val="ListParagraph"/>
        <w:numPr>
          <w:ilvl w:val="0"/>
          <w:numId w:val="7"/>
        </w:numPr>
        <w:spacing w:line="360" w:lineRule="auto"/>
        <w:jc w:val="both"/>
      </w:pPr>
      <w:r w:rsidRPr="000B6790">
        <w:t>Second, the model's adaptation to user-centric media and</w:t>
      </w:r>
      <w:r w:rsidR="002014BC" w:rsidRPr="000B6790">
        <w:t xml:space="preserve"> not individual, but</w:t>
      </w:r>
      <w:r w:rsidRPr="000B6790">
        <w:t xml:space="preserve"> collective consumption is discussed. </w:t>
      </w:r>
    </w:p>
    <w:p w14:paraId="6A8A2052" w14:textId="3DC3B563" w:rsidR="00C16315" w:rsidRPr="000B6790" w:rsidRDefault="00201C80" w:rsidP="00DA5C75">
      <w:pPr>
        <w:pStyle w:val="ListParagraph"/>
        <w:numPr>
          <w:ilvl w:val="0"/>
          <w:numId w:val="7"/>
        </w:numPr>
        <w:spacing w:line="360" w:lineRule="auto"/>
        <w:jc w:val="both"/>
      </w:pPr>
      <w:r w:rsidRPr="000B6790">
        <w:t xml:space="preserve">Then, to integrate the results, a set of metrics </w:t>
      </w:r>
      <w:r w:rsidR="008F5E88" w:rsidRPr="000B6790">
        <w:t>is</w:t>
      </w:r>
      <w:r w:rsidRPr="000B6790">
        <w:t xml:space="preserve"> formalized.</w:t>
      </w:r>
    </w:p>
    <w:p w14:paraId="53576149" w14:textId="5380B037" w:rsidR="008F5E88" w:rsidRPr="000B6790" w:rsidRDefault="008F5E88" w:rsidP="00DA5C75">
      <w:pPr>
        <w:jc w:val="both"/>
      </w:pPr>
      <w:r w:rsidRPr="000B6790">
        <w:t>To address</w:t>
      </w:r>
      <w:r w:rsidR="00646F17" w:rsidRPr="000B6790">
        <w:t xml:space="preserve"> user usage,</w:t>
      </w:r>
      <w:r w:rsidRPr="000B6790">
        <w:t xml:space="preserve"> </w:t>
      </w:r>
      <w:r w:rsidR="00646F17" w:rsidRPr="000B6790">
        <w:t>m</w:t>
      </w:r>
      <w:r w:rsidRPr="000B6790">
        <w:t xml:space="preserve">any measures have been established </w:t>
      </w:r>
      <w:r w:rsidR="00646F17" w:rsidRPr="000B6790">
        <w:t>to address</w:t>
      </w:r>
      <w:r w:rsidRPr="000B6790">
        <w:t xml:space="preserve"> possible program recommendations to users</w:t>
      </w:r>
      <w:r w:rsidR="00AB374F" w:rsidRPr="000B6790">
        <w:t xml:space="preserve"> </w:t>
      </w:r>
      <w:r w:rsidR="00AB374F" w:rsidRPr="000B6790">
        <w:fldChar w:fldCharType="begin" w:fldLock="1"/>
      </w:r>
      <w:r w:rsidR="0000331A" w:rsidRPr="000B6790">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rsidR="00AB374F" w:rsidRPr="000B6790">
        <w:fldChar w:fldCharType="separate"/>
      </w:r>
      <w:r w:rsidR="00B6517D" w:rsidRPr="000B6790">
        <w:rPr>
          <w:noProof/>
        </w:rPr>
        <w:t>[18]</w:t>
      </w:r>
      <w:r w:rsidR="00AB374F" w:rsidRPr="000B6790">
        <w:fldChar w:fldCharType="end"/>
      </w:r>
      <w:r w:rsidRPr="000B6790">
        <w:t>. However, when users are linked in communities, one of the primary issues is the adaption of metrics for measuring audience interest and impact.</w:t>
      </w:r>
    </w:p>
    <w:p w14:paraId="599F2D6B" w14:textId="5DB03FD2" w:rsidR="00201C80" w:rsidRPr="000B6790" w:rsidRDefault="00673997" w:rsidP="00DA5C75">
      <w:pPr>
        <w:pStyle w:val="Heading3"/>
        <w:jc w:val="both"/>
      </w:pPr>
      <w:bookmarkStart w:id="19" w:name="_Toc77382018"/>
      <w:r w:rsidRPr="000B6790">
        <w:t>REVIEW ON INVESTIGATION OF SPECTRAL CENTROID MAGNITUDE AND FREQUENCY THAT IS USED FOR SPEAKER RECOGNITION</w:t>
      </w:r>
      <w:bookmarkEnd w:id="19"/>
    </w:p>
    <w:p w14:paraId="62F4769A" w14:textId="7677E01F" w:rsidR="00C16315" w:rsidRPr="000B6790" w:rsidRDefault="00902EA5" w:rsidP="00DA5C75">
      <w:pPr>
        <w:jc w:val="both"/>
      </w:pPr>
      <w:r w:rsidRPr="000B6790">
        <w:t xml:space="preserve">Mel-scale filter bank </w:t>
      </w:r>
      <w:proofErr w:type="spellStart"/>
      <w:r w:rsidRPr="000B6790">
        <w:t>cepstrum</w:t>
      </w:r>
      <w:proofErr w:type="spellEnd"/>
      <w:r w:rsidRPr="000B6790">
        <w:t xml:space="preserve"> coefficients (MFCC), Linear Prediction </w:t>
      </w:r>
      <w:proofErr w:type="spellStart"/>
      <w:r w:rsidRPr="000B6790">
        <w:t>Cepstrum</w:t>
      </w:r>
      <w:proofErr w:type="spellEnd"/>
      <w:r w:rsidRPr="000B6790">
        <w:t xml:space="preserve"> Coefficient (LPCC), and Perceptual Linear Prediction are some of the most common spectral envelope characterizations used in speaker recognition (PLP). Because of its popularity, the MFCC has become a de facto standard feature </w:t>
      </w:r>
      <w:r w:rsidR="00CC51E8" w:rsidRPr="000B6790">
        <w:t>that is used for</w:t>
      </w:r>
      <w:r w:rsidRPr="000B6790">
        <w:t xml:space="preserve"> speaker recognition. Alternative features, such as frequency modulation (FM) and </w:t>
      </w:r>
      <w:proofErr w:type="spellStart"/>
      <w:r w:rsidRPr="000B6790">
        <w:t>su</w:t>
      </w:r>
      <w:r w:rsidR="00DB22C1" w:rsidRPr="000B6790">
        <w:t>b</w:t>
      </w:r>
      <w:r w:rsidRPr="000B6790">
        <w:t>band</w:t>
      </w:r>
      <w:proofErr w:type="spellEnd"/>
      <w:r w:rsidRPr="000B6790">
        <w:t xml:space="preserve"> spectral centroid characteristics, have been proposed to transmit information other than the average </w:t>
      </w:r>
      <w:proofErr w:type="spellStart"/>
      <w:r w:rsidRPr="000B6790">
        <w:t>subband</w:t>
      </w:r>
      <w:proofErr w:type="spellEnd"/>
      <w:r w:rsidRPr="000B6790">
        <w:t xml:space="preserve"> energy</w:t>
      </w:r>
      <w:r w:rsidR="00F564A2" w:rsidRPr="000B6790">
        <w:t xml:space="preserve"> </w:t>
      </w:r>
      <w:r w:rsidR="00F564A2" w:rsidRPr="000B6790">
        <w:fldChar w:fldCharType="begin" w:fldLock="1"/>
      </w:r>
      <w:r w:rsidR="009B3ECA"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rsidRPr="000B6790">
        <w:fldChar w:fldCharType="separate"/>
      </w:r>
      <w:r w:rsidR="00B6517D" w:rsidRPr="000B6790">
        <w:rPr>
          <w:noProof/>
        </w:rPr>
        <w:t>[19]</w:t>
      </w:r>
      <w:r w:rsidR="00F564A2" w:rsidRPr="000B6790">
        <w:fldChar w:fldCharType="end"/>
      </w:r>
      <w:r w:rsidRPr="000B6790">
        <w:t xml:space="preserve">. The </w:t>
      </w:r>
      <w:r w:rsidR="00CC51E8" w:rsidRPr="000B6790">
        <w:t xml:space="preserve">process of </w:t>
      </w:r>
      <w:r w:rsidRPr="000B6790">
        <w:t>characteriz</w:t>
      </w:r>
      <w:r w:rsidR="00CC51E8" w:rsidRPr="000B6790">
        <w:t>ing</w:t>
      </w:r>
      <w:r w:rsidRPr="000B6790">
        <w:t xml:space="preserve"> </w:t>
      </w:r>
      <w:proofErr w:type="spellStart"/>
      <w:r w:rsidRPr="000B6790">
        <w:t>subband</w:t>
      </w:r>
      <w:proofErr w:type="spellEnd"/>
      <w:r w:rsidRPr="000B6790">
        <w:t xml:space="preserve"> energy as a two-dimensional feature, consisting of Spectral Centroid Magnitude (SCM) and Spectral Centroid Frequency (SCF), </w:t>
      </w:r>
      <w:r w:rsidR="00C470EB" w:rsidRPr="000B6790">
        <w:t>was</w:t>
      </w:r>
      <w:r w:rsidRPr="000B6790">
        <w:t xml:space="preserve"> investigated in this paper. Empirical investigations utilizing SCF, SCM, and their fusion on the NIST 2001 and NIST 2006 databases reveal that the combination of SCM and SCF is somewhat more accurate than traditional MFCC, and that both </w:t>
      </w:r>
      <w:proofErr w:type="gramStart"/>
      <w:r w:rsidRPr="000B6790">
        <w:t>fuse</w:t>
      </w:r>
      <w:proofErr w:type="gramEnd"/>
      <w:r w:rsidRPr="000B6790">
        <w:t xml:space="preserve"> efficiently with MFCCs. We also show that frame-averaged FM features are fundamentally centroid features, and we present a SCF implementation that enhances both </w:t>
      </w:r>
      <w:proofErr w:type="spellStart"/>
      <w:r w:rsidRPr="000B6790">
        <w:t>subband</w:t>
      </w:r>
      <w:proofErr w:type="spellEnd"/>
      <w:r w:rsidRPr="000B6790">
        <w:t xml:space="preserve"> spectral centroid and FM feature speaker recognition performance</w:t>
      </w:r>
      <w:r w:rsidR="00F564A2" w:rsidRPr="000B6790">
        <w:t xml:space="preserve"> </w:t>
      </w:r>
      <w:r w:rsidR="00F564A2" w:rsidRPr="000B6790">
        <w:fldChar w:fldCharType="begin" w:fldLock="1"/>
      </w:r>
      <w:r w:rsidR="0000331A"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rsidRPr="000B6790">
        <w:fldChar w:fldCharType="separate"/>
      </w:r>
      <w:r w:rsidR="00B6517D" w:rsidRPr="000B6790">
        <w:rPr>
          <w:noProof/>
        </w:rPr>
        <w:t>[19]</w:t>
      </w:r>
      <w:r w:rsidR="00F564A2" w:rsidRPr="000B6790">
        <w:fldChar w:fldCharType="end"/>
      </w:r>
      <w:r w:rsidRPr="000B6790">
        <w:t>.</w:t>
      </w:r>
    </w:p>
    <w:p w14:paraId="42A9F12C" w14:textId="61B26F78" w:rsidR="00902EA5" w:rsidRPr="000B6790" w:rsidRDefault="009B3ECA" w:rsidP="00DA5C75">
      <w:pPr>
        <w:jc w:val="both"/>
      </w:pPr>
      <w:r w:rsidRPr="000B6790">
        <w:lastRenderedPageBreak/>
        <w:fldChar w:fldCharType="begin" w:fldLock="1"/>
      </w:r>
      <w:r w:rsidR="00E02EB6"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Pr="000B6790">
        <w:fldChar w:fldCharType="separate"/>
      </w:r>
      <w:r w:rsidRPr="000B6790">
        <w:rPr>
          <w:noProof/>
        </w:rPr>
        <w:t>[19]</w:t>
      </w:r>
      <w:r w:rsidRPr="000B6790">
        <w:fldChar w:fldCharType="end"/>
      </w:r>
      <w:r w:rsidRPr="000B6790">
        <w:t xml:space="preserve"> Suggested that s</w:t>
      </w:r>
      <w:r w:rsidR="00902EA5" w:rsidRPr="000B6790">
        <w:t>peaker recognition relies on the separation of speaker</w:t>
      </w:r>
      <w:r w:rsidR="00DB22C1" w:rsidRPr="000B6790">
        <w:t xml:space="preserve"> </w:t>
      </w:r>
      <w:r w:rsidR="00902EA5" w:rsidRPr="000B6790">
        <w:t xml:space="preserve">dependent properties from speech signals, and because of anatomical and behavioral differences between participants, the speaker's vocal tract configuration has been found to be very speaker-dependent </w:t>
      </w:r>
      <w:r w:rsidR="004B78FE" w:rsidRPr="000B6790">
        <w:fldChar w:fldCharType="begin" w:fldLock="1"/>
      </w:r>
      <w:r w:rsidR="0000331A" w:rsidRPr="000B6790">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rsidR="004B78FE" w:rsidRPr="000B6790">
        <w:fldChar w:fldCharType="separate"/>
      </w:r>
      <w:r w:rsidR="00B6517D" w:rsidRPr="000B6790">
        <w:rPr>
          <w:noProof/>
        </w:rPr>
        <w:t>[20]</w:t>
      </w:r>
      <w:r w:rsidR="004B78FE" w:rsidRPr="000B6790">
        <w:fldChar w:fldCharType="end"/>
      </w:r>
      <w:r w:rsidR="00902EA5" w:rsidRPr="000B6790">
        <w:t xml:space="preserve">. Mel-frequency cepstral coefficients are the most successful vocal tract-related acoustic characteristic (MFCC). However, information on the distribution of energy across the band is not efficiently captured during the MFCC extraction procedure. MFCC conveys the average energy of the </w:t>
      </w:r>
      <w:proofErr w:type="spellStart"/>
      <w:r w:rsidR="00902EA5" w:rsidRPr="000B6790">
        <w:t>subband</w:t>
      </w:r>
      <w:proofErr w:type="spellEnd"/>
      <w:r w:rsidR="00902EA5" w:rsidRPr="000B6790">
        <w:t xml:space="preserve"> as a single dimension for a </w:t>
      </w:r>
      <w:proofErr w:type="spellStart"/>
      <w:r w:rsidR="00902EA5" w:rsidRPr="000B6790">
        <w:t>subband</w:t>
      </w:r>
      <w:proofErr w:type="spellEnd"/>
      <w:r w:rsidR="00902EA5" w:rsidRPr="000B6790">
        <w:t xml:space="preserve"> speech stream (the overlapped triangular filters capture some information from </w:t>
      </w:r>
      <w:proofErr w:type="spellStart"/>
      <w:r w:rsidR="00902EA5" w:rsidRPr="000B6790">
        <w:t>neighbouring</w:t>
      </w:r>
      <w:proofErr w:type="spellEnd"/>
      <w:r w:rsidR="00902EA5" w:rsidRPr="000B6790">
        <w:t xml:space="preserve"> bands, but this can be considered an inter-band rather than an intra-band information). In this study, we look at how to turn this one-dimensional data into two-dimensional data that includes both the average energy and additional information on the energy distribution inside each </w:t>
      </w:r>
      <w:proofErr w:type="spellStart"/>
      <w:r w:rsidR="00902EA5" w:rsidRPr="000B6790">
        <w:t>subband</w:t>
      </w:r>
      <w:proofErr w:type="spellEnd"/>
      <w:r w:rsidR="00902EA5" w:rsidRPr="000B6790">
        <w:t>. Phase or frequency related properties may be complimentary to MFCCs, according to research published in</w:t>
      </w:r>
      <w:r w:rsidR="004B78FE" w:rsidRPr="000B6790">
        <w:t xml:space="preserve"> </w:t>
      </w:r>
      <w:r w:rsidR="004B78FE" w:rsidRPr="000B6790">
        <w:fldChar w:fldCharType="begin" w:fldLock="1"/>
      </w:r>
      <w:r w:rsidR="0000331A" w:rsidRPr="000B6790">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rsidR="004B78FE" w:rsidRPr="000B6790">
        <w:fldChar w:fldCharType="separate"/>
      </w:r>
      <w:r w:rsidR="00B6517D" w:rsidRPr="000B6790">
        <w:rPr>
          <w:noProof/>
        </w:rPr>
        <w:t>[21], [22]</w:t>
      </w:r>
      <w:r w:rsidR="004B78FE" w:rsidRPr="000B6790">
        <w:fldChar w:fldCharType="end"/>
      </w:r>
      <w:r w:rsidR="00902EA5" w:rsidRPr="000B6790">
        <w:t xml:space="preserve">. The computational cost of applying frequency modulation (FM) extraction in actual applications is one issue </w:t>
      </w:r>
      <w:r w:rsidR="00D2785A" w:rsidRPr="000B6790">
        <w:fldChar w:fldCharType="begin" w:fldLock="1"/>
      </w:r>
      <w:r w:rsidR="0000331A" w:rsidRPr="000B6790">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rsidR="00D2785A" w:rsidRPr="000B6790">
        <w:fldChar w:fldCharType="separate"/>
      </w:r>
      <w:r w:rsidR="00B6517D" w:rsidRPr="000B6790">
        <w:rPr>
          <w:noProof/>
        </w:rPr>
        <w:t>[23]</w:t>
      </w:r>
      <w:r w:rsidR="00D2785A" w:rsidRPr="000B6790">
        <w:fldChar w:fldCharType="end"/>
      </w:r>
      <w:r w:rsidR="00902EA5" w:rsidRPr="000B6790">
        <w:t xml:space="preserve">. The efficiency of frame-averaged FM components extracted using the second order all pole approach </w:t>
      </w:r>
      <w:r w:rsidR="00D2785A" w:rsidRPr="000B6790">
        <w:rPr>
          <w:noProof/>
        </w:rPr>
        <w:fldChar w:fldCharType="begin" w:fldLock="1"/>
      </w:r>
      <w:r w:rsidR="0000331A" w:rsidRPr="000B6790">
        <w:rPr>
          <w:noProof/>
        </w:rP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rsidR="00D2785A" w:rsidRPr="000B6790">
        <w:rPr>
          <w:noProof/>
        </w:rPr>
        <w:fldChar w:fldCharType="separate"/>
      </w:r>
      <w:r w:rsidR="00B6517D" w:rsidRPr="000B6790">
        <w:rPr>
          <w:noProof/>
        </w:rPr>
        <w:t>[21]</w:t>
      </w:r>
      <w:r w:rsidR="00D2785A" w:rsidRPr="000B6790">
        <w:rPr>
          <w:noProof/>
        </w:rPr>
        <w:fldChar w:fldCharType="end"/>
      </w:r>
      <w:r w:rsidR="00D2785A" w:rsidRPr="000B6790">
        <w:rPr>
          <w:noProof/>
        </w:rPr>
        <w:t xml:space="preserve"> </w:t>
      </w:r>
      <w:r w:rsidR="00902EA5" w:rsidRPr="000B6790">
        <w:t xml:space="preserve">on speaker recognition, as well as their complimentary nature to magnitude-based information, has recently been established </w:t>
      </w:r>
      <w:r w:rsidR="00D2785A" w:rsidRPr="000B6790">
        <w:fldChar w:fldCharType="begin" w:fldLock="1"/>
      </w:r>
      <w:r w:rsidR="0000331A" w:rsidRPr="000B6790">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rsidR="00D2785A" w:rsidRPr="000B6790">
        <w:fldChar w:fldCharType="separate"/>
      </w:r>
      <w:r w:rsidR="00B6517D" w:rsidRPr="000B6790">
        <w:rPr>
          <w:noProof/>
        </w:rPr>
        <w:t>[22]</w:t>
      </w:r>
      <w:r w:rsidR="00D2785A" w:rsidRPr="000B6790">
        <w:fldChar w:fldCharType="end"/>
      </w:r>
      <w:r w:rsidR="00902EA5" w:rsidRPr="000B6790">
        <w:t xml:space="preserve">. When these frame-averaged FM components are compared to the deviation of the </w:t>
      </w:r>
      <w:proofErr w:type="spellStart"/>
      <w:r w:rsidR="00902EA5" w:rsidRPr="000B6790">
        <w:t>subband</w:t>
      </w:r>
      <w:proofErr w:type="spellEnd"/>
      <w:r w:rsidR="00902EA5" w:rsidRPr="000B6790">
        <w:t xml:space="preserve"> spectral centroid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from the </w:t>
      </w:r>
      <w:proofErr w:type="spellStart"/>
      <w:r w:rsidR="00902EA5" w:rsidRPr="000B6790">
        <w:t>subband's</w:t>
      </w:r>
      <w:proofErr w:type="spellEnd"/>
      <w:r w:rsidR="00902EA5" w:rsidRPr="000B6790">
        <w:t xml:space="preserve"> center frequency, as illustrated in Figure 1, it is clear that both the </w:t>
      </w:r>
      <w:proofErr w:type="spellStart"/>
      <w:r w:rsidR="00902EA5" w:rsidRPr="000B6790">
        <w:t>subband</w:t>
      </w:r>
      <w:proofErr w:type="spellEnd"/>
      <w:r w:rsidR="00902EA5" w:rsidRPr="000B6790">
        <w:t xml:space="preserve"> spectral centroid and the frame-averaged FM components provide identical information. Estimating the </w:t>
      </w:r>
      <w:proofErr w:type="spellStart"/>
      <w:r w:rsidR="00902EA5" w:rsidRPr="000B6790">
        <w:t>subband</w:t>
      </w:r>
      <w:proofErr w:type="spellEnd"/>
      <w:r w:rsidR="00902EA5" w:rsidRPr="000B6790">
        <w:t xml:space="preserve"> spectral centroid, on the other hand, is more efficient than estimating </w:t>
      </w:r>
      <w:proofErr w:type="spellStart"/>
      <w:r w:rsidR="00902EA5" w:rsidRPr="000B6790">
        <w:t>frameaveraged</w:t>
      </w:r>
      <w:proofErr w:type="spellEnd"/>
      <w:r w:rsidR="00902EA5" w:rsidRPr="000B6790">
        <w:t xml:space="preserve"> FM components.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The use of </w:t>
      </w:r>
      <w:proofErr w:type="spellStart"/>
      <w:r w:rsidR="00902EA5" w:rsidRPr="000B6790">
        <w:t>subband</w:t>
      </w:r>
      <w:proofErr w:type="spellEnd"/>
      <w:r w:rsidR="00902EA5" w:rsidRPr="000B6790">
        <w:t xml:space="preserve"> spectral centroid in recent literature has demonstrated some success in noisy voice identification [. Spectral centroid frequency was previously employed in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for speech recognition. In contrast to FM features, spectral centroid frequency has recently been employed to enhance cepstral based features for speaker recognition </w:t>
      </w:r>
      <w:r w:rsidR="00F714C8" w:rsidRPr="000B6790">
        <w:fldChar w:fldCharType="begin" w:fldLock="1"/>
      </w:r>
      <w:r w:rsidR="0000331A" w:rsidRPr="000B6790">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rsidR="00F714C8" w:rsidRPr="000B6790">
        <w:fldChar w:fldCharType="separate"/>
      </w:r>
      <w:r w:rsidR="00B6517D" w:rsidRPr="000B6790">
        <w:rPr>
          <w:noProof/>
        </w:rPr>
        <w:t>[25]</w:t>
      </w:r>
      <w:r w:rsidR="00F714C8" w:rsidRPr="000B6790">
        <w:fldChar w:fldCharType="end"/>
      </w:r>
      <w:r w:rsidR="00902EA5" w:rsidRPr="000B6790">
        <w:t>. The minor advantages over MFCC in speech recognition applications appear to be an oddity, given the similarity with frame-</w:t>
      </w:r>
      <w:proofErr w:type="spellStart"/>
      <w:r w:rsidR="00902EA5" w:rsidRPr="000B6790">
        <w:t>averged</w:t>
      </w:r>
      <w:proofErr w:type="spellEnd"/>
      <w:r w:rsidR="00902EA5" w:rsidRPr="000B6790">
        <w:t xml:space="preserve"> </w:t>
      </w:r>
      <w:proofErr w:type="spellStart"/>
      <w:proofErr w:type="gramStart"/>
      <w:r w:rsidR="00902EA5" w:rsidRPr="000B6790">
        <w:t>FM.</w:t>
      </w:r>
      <w:r w:rsidR="00B73CFC" w:rsidRPr="000B6790">
        <w:t>This</w:t>
      </w:r>
      <w:proofErr w:type="spellEnd"/>
      <w:proofErr w:type="gramEnd"/>
      <w:r w:rsidR="00B73CFC" w:rsidRPr="000B6790">
        <w:t xml:space="preserve"> paper</w:t>
      </w:r>
      <w:r w:rsidR="00902EA5" w:rsidRPr="000B6790">
        <w:t xml:space="preserve"> </w:t>
      </w:r>
      <w:r w:rsidR="00B73CFC" w:rsidRPr="000B6790">
        <w:t>studied</w:t>
      </w:r>
      <w:r w:rsidR="00902EA5" w:rsidRPr="000B6790">
        <w:t xml:space="preserve"> the efficiency of combining Spectral Centroid Frequency (SCF) and Spectral Centroid Magnitude </w:t>
      </w:r>
      <w:r w:rsidR="00902EA5" w:rsidRPr="000B6790">
        <w:lastRenderedPageBreak/>
        <w:t>(SCM) characteristics for speaker recognition, and show</w:t>
      </w:r>
      <w:r w:rsidR="00067D88" w:rsidRPr="000B6790">
        <w:t>ed</w:t>
      </w:r>
      <w:r w:rsidR="00902EA5" w:rsidRPr="000B6790">
        <w:t xml:space="preserve"> how </w:t>
      </w:r>
      <w:proofErr w:type="spellStart"/>
      <w:r w:rsidR="00902EA5" w:rsidRPr="000B6790">
        <w:t>subband</w:t>
      </w:r>
      <w:proofErr w:type="spellEnd"/>
      <w:r w:rsidR="00902EA5" w:rsidRPr="000B6790">
        <w:t xml:space="preserve"> spectral centroid can be enhanced. SCM, like MFCC, conveys magnitude-related information, but SCF carries the SCM's frequency bias. The NIST2001 and NIST2006 speaker recognition datasets will be used to test these functionalities.</w:t>
      </w:r>
    </w:p>
    <w:p w14:paraId="05A85646" w14:textId="408BE9B3" w:rsidR="008B7476" w:rsidRPr="000B6790" w:rsidRDefault="00673997" w:rsidP="00DA5C75">
      <w:pPr>
        <w:pStyle w:val="Heading3"/>
        <w:jc w:val="both"/>
      </w:pPr>
      <w:bookmarkStart w:id="20" w:name="_Toc77382019"/>
      <w:r w:rsidRPr="000B6790">
        <w:t>REVIEW ON ESTIMATING AUDIENCES: SAMPLING IN TELEVISION AND RADIO AUDIENCE RESEARCH</w:t>
      </w:r>
      <w:bookmarkEnd w:id="20"/>
    </w:p>
    <w:p w14:paraId="54E4F191" w14:textId="3E5398A4" w:rsidR="00D507EC" w:rsidRPr="000B6790" w:rsidRDefault="00433441" w:rsidP="00DA5C75">
      <w:pPr>
        <w:jc w:val="both"/>
      </w:pPr>
      <w:r w:rsidRPr="000B6790">
        <w:t>This paper put forward the argument that cultural consumption i</w:t>
      </w:r>
      <w:r w:rsidR="008F1DD6" w:rsidRPr="000B6790">
        <w:t xml:space="preserve">s </w:t>
      </w:r>
      <w:r w:rsidRPr="000B6790">
        <w:t>problematic. It explained various angles to back up its argument and resolved that</w:t>
      </w:r>
      <w:r w:rsidR="008F1DD6" w:rsidRPr="000B6790">
        <w:t>,</w:t>
      </w:r>
      <w:r w:rsidRPr="000B6790">
        <w:t xml:space="preserve"> certain responses from producers, regulators and observers are contingent on quantitative and qualitative consumption measurements</w:t>
      </w:r>
      <w:r w:rsidR="00D507EC" w:rsidRPr="000B6790">
        <w:t xml:space="preserve">. The data's trustworthiness varies greatly, not least because consumption is undetectable to those who would measure it in some locations, forcing them to </w:t>
      </w:r>
      <w:r w:rsidR="00035EC7" w:rsidRPr="000B6790">
        <w:t>come up with</w:t>
      </w:r>
      <w:r w:rsidR="00D507EC" w:rsidRPr="000B6790">
        <w:t xml:space="preserve"> estimates</w:t>
      </w:r>
      <w:r w:rsidR="00035EC7" w:rsidRPr="000B6790">
        <w:t xml:space="preserve"> that are based </w:t>
      </w:r>
      <w:r w:rsidR="00274C64" w:rsidRPr="000B6790">
        <w:t xml:space="preserve">on </w:t>
      </w:r>
      <w:r w:rsidR="00D507EC" w:rsidRPr="000B6790">
        <w:t xml:space="preserve">assumptions about methodology and sample practices. </w:t>
      </w:r>
      <w:r w:rsidR="00C50EA2" w:rsidRPr="000B6790">
        <w:t>Meanwhile,</w:t>
      </w:r>
      <w:r w:rsidR="00D507EC" w:rsidRPr="000B6790">
        <w:t xml:space="preserve"> at auditoriums, turnstiles can correctly measure footfall through the doors, and the sale or return of certain sorts of publications </w:t>
      </w:r>
      <w:r w:rsidR="00AD0682" w:rsidRPr="000B6790">
        <w:t xml:space="preserve">drastically inspire </w:t>
      </w:r>
      <w:r w:rsidR="00D507EC" w:rsidRPr="000B6790">
        <w:t xml:space="preserve">inspires </w:t>
      </w:r>
      <w:r w:rsidR="00AD0682" w:rsidRPr="000B6790">
        <w:t>greater confidence levels</w:t>
      </w:r>
      <w:r w:rsidR="00D507EC" w:rsidRPr="000B6790">
        <w:t xml:space="preserve"> in circulation figures, broadcasters play to intangible audiences who cannot be measured or witnessed </w:t>
      </w:r>
      <w:proofErr w:type="spellStart"/>
      <w:r w:rsidR="00D507EC" w:rsidRPr="000B6790">
        <w:t>en</w:t>
      </w:r>
      <w:proofErr w:type="spellEnd"/>
      <w:r w:rsidR="00D507EC" w:rsidRPr="000B6790">
        <w:t xml:space="preserve"> masse </w:t>
      </w:r>
      <w:r w:rsidR="00D507EC"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D507EC" w:rsidRPr="000B6790">
        <w:fldChar w:fldCharType="separate"/>
      </w:r>
      <w:r w:rsidR="00B6517D" w:rsidRPr="000B6790">
        <w:rPr>
          <w:noProof/>
        </w:rPr>
        <w:t>[26]</w:t>
      </w:r>
      <w:r w:rsidR="00D507EC" w:rsidRPr="000B6790">
        <w:fldChar w:fldCharType="end"/>
      </w:r>
      <w:r w:rsidR="00D507EC" w:rsidRPr="000B6790">
        <w:t>.</w:t>
      </w:r>
    </w:p>
    <w:p w14:paraId="41525343" w14:textId="13F06998" w:rsidR="00D507EC" w:rsidRPr="000B6790" w:rsidRDefault="00D507EC" w:rsidP="00DA5C75">
      <w:pPr>
        <w:jc w:val="both"/>
      </w:pPr>
      <w:r w:rsidRPr="000B6790">
        <w:t xml:space="preserve">The propriety of sampling methodologies used to gather audience research data for the broadcasting industry, </w:t>
      </w:r>
      <w:r w:rsidR="00E014D1" w:rsidRPr="000B6790">
        <w:t xml:space="preserve">advertisers and programmers </w:t>
      </w:r>
      <w:r w:rsidRPr="000B6790">
        <w:t xml:space="preserve">who require precise "knowledge" about their viewers, is discussed in this article. It is based on </w:t>
      </w:r>
      <w:r w:rsidR="00616F8E" w:rsidRPr="000B6790">
        <w:t>breaking down of Cultural Trends into contexts</w:t>
      </w:r>
      <w:r w:rsidR="00F62F03" w:rsidRPr="000B6790">
        <w:t xml:space="preserve"> </w:t>
      </w:r>
      <w:r w:rsidRPr="000B6790">
        <w:t xml:space="preserve">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w:t>
      </w:r>
    </w:p>
    <w:p w14:paraId="540807F1" w14:textId="6ABB4F7F" w:rsidR="004A6411" w:rsidRPr="000B6790" w:rsidRDefault="004A6411" w:rsidP="00DA5C75">
      <w:pPr>
        <w:jc w:val="both"/>
      </w:pPr>
      <w:r w:rsidRPr="000B6790">
        <w:t>This paper put forward the factors that affect audiences in the cultural sector. The following are some of the factors this paper put forward:</w:t>
      </w:r>
    </w:p>
    <w:p w14:paraId="6013B2FE" w14:textId="29401860" w:rsidR="004A6411" w:rsidRPr="000B6790" w:rsidRDefault="004A6411" w:rsidP="00DA5C75">
      <w:pPr>
        <w:pStyle w:val="ListParagraph"/>
        <w:numPr>
          <w:ilvl w:val="0"/>
          <w:numId w:val="9"/>
        </w:numPr>
        <w:spacing w:line="360" w:lineRule="auto"/>
        <w:jc w:val="both"/>
      </w:pPr>
      <w:r w:rsidRPr="000B6790">
        <w:t>This size of the audience.</w:t>
      </w:r>
    </w:p>
    <w:p w14:paraId="1AF3D519" w14:textId="1F1EF760" w:rsidR="004A6411" w:rsidRPr="000B6790" w:rsidRDefault="004A6411" w:rsidP="00DA5C75">
      <w:pPr>
        <w:pStyle w:val="ListParagraph"/>
        <w:numPr>
          <w:ilvl w:val="0"/>
          <w:numId w:val="9"/>
        </w:numPr>
        <w:spacing w:line="360" w:lineRule="auto"/>
        <w:jc w:val="both"/>
      </w:pPr>
      <w:r w:rsidRPr="000B6790">
        <w:t>The demography of the audience.</w:t>
      </w:r>
    </w:p>
    <w:p w14:paraId="0204F326" w14:textId="4099DA01" w:rsidR="004A6411" w:rsidRPr="000B6790" w:rsidRDefault="004A6411" w:rsidP="00DA5C75">
      <w:pPr>
        <w:pStyle w:val="ListParagraph"/>
        <w:numPr>
          <w:ilvl w:val="0"/>
          <w:numId w:val="9"/>
        </w:numPr>
        <w:spacing w:line="360" w:lineRule="auto"/>
        <w:jc w:val="both"/>
      </w:pPr>
      <w:r w:rsidRPr="000B6790">
        <w:t>The degrees of appreciation of the audience.</w:t>
      </w:r>
    </w:p>
    <w:p w14:paraId="694D2C0E" w14:textId="571AFDDF" w:rsidR="004A6411" w:rsidRPr="000B6790" w:rsidRDefault="004A6411" w:rsidP="00DA5C75">
      <w:pPr>
        <w:pStyle w:val="ListParagraph"/>
        <w:numPr>
          <w:ilvl w:val="0"/>
          <w:numId w:val="9"/>
        </w:numPr>
        <w:spacing w:line="360" w:lineRule="auto"/>
        <w:jc w:val="both"/>
      </w:pPr>
      <w:r w:rsidRPr="000B6790">
        <w:t>The nature of any involvement with presentation by the audience.</w:t>
      </w:r>
    </w:p>
    <w:p w14:paraId="418A302C" w14:textId="3C6D826F" w:rsidR="004A6411" w:rsidRPr="000B6790" w:rsidRDefault="004A6411" w:rsidP="00DA5C75">
      <w:pPr>
        <w:pStyle w:val="ListParagraph"/>
        <w:numPr>
          <w:ilvl w:val="0"/>
          <w:numId w:val="9"/>
        </w:numPr>
        <w:spacing w:line="360" w:lineRule="auto"/>
        <w:jc w:val="both"/>
      </w:pPr>
      <w:r w:rsidRPr="000B6790">
        <w:t>The possibility of members of the audience returning form more on future occasions.</w:t>
      </w:r>
    </w:p>
    <w:p w14:paraId="30750433" w14:textId="484514C7" w:rsidR="006D3BB8" w:rsidRPr="000B6790" w:rsidRDefault="006D3BB8" w:rsidP="00DA5C75">
      <w:pPr>
        <w:jc w:val="both"/>
      </w:pPr>
      <w:r w:rsidRPr="000B6790">
        <w:lastRenderedPageBreak/>
        <w:t>The availability</w:t>
      </w:r>
      <w:r w:rsidR="00386613" w:rsidRPr="000B6790">
        <w:t xml:space="preserve"> qualitative and quantitative data that are trustworthy, </w:t>
      </w:r>
      <w:r w:rsidRPr="000B6790">
        <w:t>on consumption is critical to the success of many public and private ventures, but the</w:t>
      </w:r>
      <w:r w:rsidR="005D5A04" w:rsidRPr="000B6790">
        <w:t xml:space="preserve"> degree of</w:t>
      </w:r>
      <w:r w:rsidRPr="000B6790">
        <w:t xml:space="preserve"> accuracy </w:t>
      </w:r>
      <w:r w:rsidR="005D5A04" w:rsidRPr="000B6790">
        <w:t>to</w:t>
      </w:r>
      <w:r w:rsidRPr="000B6790">
        <w:t xml:space="preserve"> which audiences can be measured varies greatly depending on the nature of the work being presented and the context in which</w:t>
      </w:r>
      <w:r w:rsidR="007E1FC1" w:rsidRPr="000B6790">
        <w:t xml:space="preserve"> the presented work is consumed</w:t>
      </w:r>
      <w:r w:rsidRPr="000B6790">
        <w:t xml:space="preserve">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 xml:space="preserve">. When audience size has monetary implications, measurement accuracy is critical for a variety of stakeholders, including investors, producers, performers, exhibitors, and marketers. </w:t>
      </w:r>
      <w:r w:rsidR="00916B50" w:rsidRPr="000B6790">
        <w:t xml:space="preserve">This paper argued that </w:t>
      </w:r>
      <w:r w:rsidR="00891059" w:rsidRPr="000B6790">
        <w:t>different people</w:t>
      </w:r>
      <w:r w:rsidRPr="000B6790">
        <w:t xml:space="preserve"> </w:t>
      </w:r>
      <w:r w:rsidR="00916B50" w:rsidRPr="000B6790">
        <w:t>could</w:t>
      </w:r>
      <w:r w:rsidRPr="000B6790">
        <w:t xml:space="preserve"> be </w:t>
      </w:r>
      <w:r w:rsidR="00916B50" w:rsidRPr="000B6790">
        <w:t>counted physically</w:t>
      </w:r>
      <w:r w:rsidRPr="000B6790">
        <w:t xml:space="preserve"> with</w:t>
      </w:r>
      <w:r w:rsidR="00FF63C9" w:rsidRPr="000B6790">
        <w:t xml:space="preserve"> a</w:t>
      </w:r>
      <w:r w:rsidRPr="000B6790">
        <w:t xml:space="preserve"> relatively high </w:t>
      </w:r>
      <w:r w:rsidR="00916B50" w:rsidRPr="000B6790">
        <w:t>degree of accuracy</w:t>
      </w:r>
      <w:r w:rsidR="00FF63C9" w:rsidRPr="000B6790">
        <w:t>,</w:t>
      </w:r>
      <w:r w:rsidRPr="000B6790">
        <w:t xml:space="preserve"> </w:t>
      </w:r>
      <w:r w:rsidR="00734E2F" w:rsidRPr="000B6790">
        <w:t>the advent of consumption necessitates consumption</w:t>
      </w:r>
      <w:r w:rsidRPr="000B6790">
        <w:t xml:space="preserve">, that is, audiences entering and exiting premises, even if the personnel or technology required to do so on an automated basis may be too expensive for some organizations to fund from their budgets. </w:t>
      </w:r>
      <w:r w:rsidR="005E672C" w:rsidRPr="000B6790">
        <w:t>The number of feature films that box office provides serves as</w:t>
      </w:r>
      <w:r w:rsidRPr="000B6790">
        <w:t xml:space="preserve"> data for comparative league tables, the contents of which can make or break the reputations of actors and directors. Cinemas</w:t>
      </w:r>
      <w:r w:rsidR="00FF63C9" w:rsidRPr="000B6790">
        <w:t xml:space="preserve"> are able to </w:t>
      </w:r>
      <w:r w:rsidRPr="000B6790">
        <w:t xml:space="preserve"> make returns to distributors based on </w:t>
      </w:r>
      <w:r w:rsidR="00FF63C9" w:rsidRPr="000B6790">
        <w:t>the sales of different tickets</w:t>
      </w:r>
      <w:r w:rsidRPr="000B6790">
        <w:t xml:space="preserve">, </w:t>
      </w:r>
      <w:r w:rsidR="00AD1AB7" w:rsidRPr="000B6790">
        <w:t xml:space="preserve">and the numerous feature films </w:t>
      </w:r>
      <w:r w:rsidRPr="000B6790">
        <w:t xml:space="preserve">at the box office provides data for comparative league tables, the contents of which can make or break the reputations of actors and directors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 xml:space="preserve">. Similarly, sales of newspapers and magazines can be audited to a great degree of accuracy, with returns removed from gross sales statistics and genuine sales differentiated from promotional copies distributed to hotels and airlines. Even hits on a website </w:t>
      </w:r>
      <w:r w:rsidR="00B66846" w:rsidRPr="000B6790">
        <w:t>could be counted physically</w:t>
      </w:r>
      <w:r w:rsidRPr="000B6790">
        <w:t xml:space="preserve">, and data about the nature of these 'visitors' may be processed and distributed fast. One </w:t>
      </w:r>
      <w:r w:rsidR="00FB34D6" w:rsidRPr="000B6790">
        <w:t>drawback</w:t>
      </w:r>
      <w:r w:rsidRPr="000B6790">
        <w:t>: hit and footfall counts cannot always distinguish between repeat visitors and first-time visitors, so frequent visitors may skew the results because their characteristics outnumber those of the others.</w:t>
      </w:r>
    </w:p>
    <w:p w14:paraId="5E364AD7" w14:textId="22FEABCF" w:rsidR="001F4F3B" w:rsidRPr="000B6790" w:rsidRDefault="001F4F3B" w:rsidP="00DA5C75">
      <w:pPr>
        <w:jc w:val="both"/>
      </w:pPr>
      <w:r w:rsidRPr="000B6790">
        <w:t>This paper is divided into the following parts, with each part addressing some form of sampling:</w:t>
      </w:r>
    </w:p>
    <w:p w14:paraId="3C68E416" w14:textId="4AE5AEF2" w:rsidR="001F4F3B" w:rsidRPr="000B6790" w:rsidRDefault="00650668" w:rsidP="00DA5C75">
      <w:pPr>
        <w:pStyle w:val="ListParagraph"/>
        <w:numPr>
          <w:ilvl w:val="0"/>
          <w:numId w:val="8"/>
        </w:numPr>
        <w:spacing w:line="360" w:lineRule="auto"/>
        <w:jc w:val="both"/>
      </w:pPr>
      <w:r w:rsidRPr="000B6790">
        <w:t>Various sampling principles</w:t>
      </w:r>
      <w:r w:rsidR="001F4F3B" w:rsidRPr="000B6790">
        <w:t>.</w:t>
      </w:r>
    </w:p>
    <w:p w14:paraId="1D469394" w14:textId="44A0F65D" w:rsidR="001F4F3B" w:rsidRPr="000B6790" w:rsidRDefault="00741EE8" w:rsidP="00DA5C75">
      <w:pPr>
        <w:pStyle w:val="ListParagraph"/>
        <w:numPr>
          <w:ilvl w:val="0"/>
          <w:numId w:val="8"/>
        </w:numPr>
        <w:spacing w:line="360" w:lineRule="auto"/>
        <w:jc w:val="both"/>
      </w:pPr>
      <w:r w:rsidRPr="000B6790">
        <w:t>Using sampling in practice</w:t>
      </w:r>
      <w:r w:rsidR="001F4F3B" w:rsidRPr="000B6790">
        <w:t>.</w:t>
      </w:r>
    </w:p>
    <w:p w14:paraId="53C410D0" w14:textId="185FF65F" w:rsidR="001F4F3B" w:rsidRPr="000B6790" w:rsidRDefault="00474C23" w:rsidP="00DA5C75">
      <w:pPr>
        <w:pStyle w:val="ListParagraph"/>
        <w:numPr>
          <w:ilvl w:val="0"/>
          <w:numId w:val="8"/>
        </w:numPr>
        <w:spacing w:line="360" w:lineRule="auto"/>
        <w:jc w:val="both"/>
      </w:pPr>
      <w:r w:rsidRPr="000B6790">
        <w:t>Right and Wrong uses of estimates from different sample data</w:t>
      </w:r>
      <w:r w:rsidR="001F4F3B" w:rsidRPr="000B6790">
        <w:t>.</w:t>
      </w:r>
    </w:p>
    <w:p w14:paraId="23358244" w14:textId="01529CB7" w:rsidR="001F4F3B" w:rsidRPr="000B6790" w:rsidRDefault="00114BC2" w:rsidP="00DA5C75">
      <w:pPr>
        <w:pStyle w:val="ListParagraph"/>
        <w:numPr>
          <w:ilvl w:val="0"/>
          <w:numId w:val="8"/>
        </w:numPr>
        <w:spacing w:line="360" w:lineRule="auto"/>
        <w:jc w:val="both"/>
      </w:pPr>
      <w:r w:rsidRPr="000B6790">
        <w:t>Carrying out sampling in crisis</w:t>
      </w:r>
      <w:r w:rsidR="001F4F3B" w:rsidRPr="000B6790">
        <w:t>.</w:t>
      </w:r>
    </w:p>
    <w:p w14:paraId="10794C6A" w14:textId="5BB66B87" w:rsidR="001F4F3B" w:rsidRPr="000B6790" w:rsidRDefault="00AE6295" w:rsidP="00DA5C75">
      <w:pPr>
        <w:pStyle w:val="ListParagraph"/>
        <w:numPr>
          <w:ilvl w:val="0"/>
          <w:numId w:val="8"/>
        </w:numPr>
        <w:spacing w:line="360" w:lineRule="auto"/>
        <w:jc w:val="both"/>
      </w:pPr>
      <w:r w:rsidRPr="000B6790">
        <w:t>Selecting samples</w:t>
      </w:r>
      <w:r w:rsidR="001F4F3B" w:rsidRPr="000B6790">
        <w:t>.</w:t>
      </w:r>
    </w:p>
    <w:p w14:paraId="7FC019E7" w14:textId="066E9080" w:rsidR="00CE1C67" w:rsidRPr="000B6790" w:rsidRDefault="00534625" w:rsidP="00DA5C75">
      <w:pPr>
        <w:jc w:val="both"/>
      </w:pPr>
      <w:r w:rsidRPr="000B6790">
        <w:t xml:space="preserve">The nature of sampling as a method of estimating audiences' invisible consumption is that it is an inexact science. The theory and mathematics of sample orthodoxy may be valid, yet audience survey sampling appears to yield glaring contradictions that manifestly deny certain audience research the credibility to which it aspires. It's impossible to say whether such concerns are </w:t>
      </w:r>
      <w:r w:rsidRPr="000B6790">
        <w:lastRenderedPageBreak/>
        <w:t xml:space="preserve">generalizable, but given the difficulty of constructing representative samples that report accurately, the </w:t>
      </w:r>
      <w:r w:rsidR="002B77F5" w:rsidRPr="000B6790">
        <w:t>probability that carrying out an audience</w:t>
      </w:r>
      <w:r w:rsidR="00C152FA" w:rsidRPr="000B6790">
        <w:t xml:space="preserve"> research</w:t>
      </w:r>
      <w:r w:rsidR="002B77F5" w:rsidRPr="000B6790">
        <w:t xml:space="preserve"> would give accurate estimates of viewing and listening by the population, as </w:t>
      </w:r>
      <w:r w:rsidR="00A84EAF" w:rsidRPr="000B6790">
        <w:t xml:space="preserve">it is </w:t>
      </w:r>
      <w:r w:rsidR="002B77F5" w:rsidRPr="000B6790">
        <w:t xml:space="preserve">supposed to, </w:t>
      </w:r>
      <w:r w:rsidR="00743916" w:rsidRPr="000B6790">
        <w:t>is</w:t>
      </w:r>
      <w:r w:rsidR="002B77F5" w:rsidRPr="000B6790">
        <w:t xml:space="preserve"> really slim</w:t>
      </w:r>
      <w:r w:rsidR="00CE1C67" w:rsidRPr="000B6790">
        <w:t xml:space="preserve"> </w:t>
      </w:r>
      <w:r w:rsidR="00CE1C67"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CE1C67" w:rsidRPr="000B6790">
        <w:fldChar w:fldCharType="separate"/>
      </w:r>
      <w:r w:rsidR="00B6517D" w:rsidRPr="000B6790">
        <w:rPr>
          <w:noProof/>
        </w:rPr>
        <w:t>[26]</w:t>
      </w:r>
      <w:r w:rsidR="00CE1C67" w:rsidRPr="000B6790">
        <w:fldChar w:fldCharType="end"/>
      </w:r>
      <w:r w:rsidRPr="000B6790">
        <w:t>.</w:t>
      </w:r>
    </w:p>
    <w:p w14:paraId="5104017F" w14:textId="5E983287" w:rsidR="00CE1C67" w:rsidRPr="000B6790" w:rsidRDefault="00CE1C67" w:rsidP="00DA5C75">
      <w:pPr>
        <w:pStyle w:val="Heading2"/>
        <w:jc w:val="both"/>
      </w:pPr>
      <w:bookmarkStart w:id="21" w:name="_Toc77382020"/>
      <w:r w:rsidRPr="000B6790">
        <w:t>SUMMARY</w:t>
      </w:r>
      <w:bookmarkEnd w:id="21"/>
    </w:p>
    <w:p w14:paraId="6E51E60F" w14:textId="2F5D8BDA" w:rsidR="00CE1C67" w:rsidRPr="000B6790" w:rsidRDefault="00CE1C67" w:rsidP="00DA5C75">
      <w:pPr>
        <w:jc w:val="both"/>
      </w:pPr>
      <w:r w:rsidRPr="000B6790">
        <w:t>In this chapter, a brief overview of audience research, audience measurement and audience related subjects have been discussed to provide a more rounded understanding of the processes involved in carrying out an audience measurement process. Furthermore, previous studies</w:t>
      </w:r>
      <w:r w:rsidR="000E1988" w:rsidRPr="000B6790">
        <w:t xml:space="preserve"> </w:t>
      </w:r>
      <w:r w:rsidRPr="000B6790">
        <w:t xml:space="preserve">related to </w:t>
      </w:r>
      <w:r w:rsidR="0067166F" w:rsidRPr="000B6790">
        <w:t xml:space="preserve">different audience monitoring technologies </w:t>
      </w:r>
      <w:r w:rsidRPr="000B6790">
        <w:t xml:space="preserve">have been reviewed.  From the studies reviewed above, </w:t>
      </w:r>
      <w:r w:rsidR="00351C2C" w:rsidRPr="000B6790">
        <w:t xml:space="preserve">it could be inferred that more efficient and less complicated methods need to be employed in carrying out audience </w:t>
      </w:r>
      <w:r w:rsidR="004F221E" w:rsidRPr="000B6790">
        <w:t>measurement</w:t>
      </w:r>
      <w:r w:rsidRPr="000B6790">
        <w:t xml:space="preserve">. Also, </w:t>
      </w:r>
      <w:r w:rsidR="004F221E" w:rsidRPr="000B6790">
        <w:t>earlier methods used for carrying out audience monitoring were prone to human errors</w:t>
      </w:r>
      <w:r w:rsidRPr="000B6790">
        <w:t xml:space="preserve">. The general opinion is that the best solutions </w:t>
      </w:r>
      <w:r w:rsidR="004F221E" w:rsidRPr="000B6790">
        <w:t>audience measurement is to rely on more competent computers, thereby reducing</w:t>
      </w:r>
      <w:r w:rsidRPr="000B6790">
        <w:t xml:space="preserve"> human error</w:t>
      </w:r>
      <w:r w:rsidR="004F221E" w:rsidRPr="000B6790">
        <w:t>s</w:t>
      </w:r>
      <w:r w:rsidRPr="000B6790">
        <w:t xml:space="preserve"> and limitations. </w:t>
      </w:r>
    </w:p>
    <w:p w14:paraId="71BA4466" w14:textId="77777777" w:rsidR="00CE1C67" w:rsidRPr="000B6790" w:rsidRDefault="00CE1C67" w:rsidP="00DA5C75">
      <w:pPr>
        <w:jc w:val="both"/>
      </w:pPr>
    </w:p>
    <w:p w14:paraId="6E3D5104" w14:textId="7782D633" w:rsidR="00293B42" w:rsidRPr="000B6790" w:rsidRDefault="00293B42" w:rsidP="00DA5C75">
      <w:pPr>
        <w:jc w:val="both"/>
      </w:pPr>
    </w:p>
    <w:p w14:paraId="716062E0" w14:textId="19BE316D" w:rsidR="00DB1F49" w:rsidRPr="000B6790" w:rsidRDefault="00DB1F49" w:rsidP="00DA5C75">
      <w:pPr>
        <w:jc w:val="both"/>
      </w:pPr>
    </w:p>
    <w:p w14:paraId="307AD46D" w14:textId="73342B6B" w:rsidR="00DB1F49" w:rsidRPr="000B6790" w:rsidRDefault="00DB1F49" w:rsidP="00DA5C75">
      <w:pPr>
        <w:jc w:val="both"/>
      </w:pPr>
    </w:p>
    <w:p w14:paraId="33728F33" w14:textId="4CEC5D96" w:rsidR="00DB1F49" w:rsidRPr="000B6790" w:rsidRDefault="00DB1F49" w:rsidP="00DA5C75">
      <w:pPr>
        <w:jc w:val="both"/>
      </w:pPr>
    </w:p>
    <w:p w14:paraId="22CF16F7" w14:textId="7DB0C28A" w:rsidR="00DB1F49" w:rsidRPr="000B6790" w:rsidRDefault="00DB1F49" w:rsidP="00DA5C75">
      <w:pPr>
        <w:jc w:val="both"/>
      </w:pPr>
    </w:p>
    <w:p w14:paraId="01242CE9" w14:textId="63DB9506" w:rsidR="00DB1F49" w:rsidRPr="000B6790" w:rsidRDefault="00DB1F49" w:rsidP="00DA5C75">
      <w:pPr>
        <w:jc w:val="both"/>
      </w:pPr>
    </w:p>
    <w:p w14:paraId="79F0F1BA" w14:textId="2B765D1D" w:rsidR="00DB1F49" w:rsidRPr="000B6790" w:rsidRDefault="00DB1F49" w:rsidP="00DA5C75">
      <w:pPr>
        <w:jc w:val="both"/>
      </w:pPr>
    </w:p>
    <w:p w14:paraId="76DEF4C7" w14:textId="62616EED" w:rsidR="00DB1F49" w:rsidRPr="000B6790" w:rsidRDefault="00DB1F49" w:rsidP="00DA5C75">
      <w:pPr>
        <w:jc w:val="both"/>
      </w:pPr>
    </w:p>
    <w:p w14:paraId="4EE96505" w14:textId="77777777" w:rsidR="00DB1F49" w:rsidRPr="000B6790" w:rsidRDefault="00DB1F49" w:rsidP="00DA5C75">
      <w:pPr>
        <w:jc w:val="both"/>
      </w:pPr>
    </w:p>
    <w:p w14:paraId="0238A6DD" w14:textId="77777777" w:rsidR="008B7476" w:rsidRPr="000B6790" w:rsidRDefault="008B7476" w:rsidP="00DA5C75">
      <w:pPr>
        <w:jc w:val="both"/>
      </w:pPr>
    </w:p>
    <w:p w14:paraId="1C0AE102" w14:textId="38A8D530" w:rsidR="00472314" w:rsidRPr="000B6790" w:rsidRDefault="00472314" w:rsidP="00DA5C75">
      <w:pPr>
        <w:jc w:val="both"/>
      </w:pPr>
    </w:p>
    <w:p w14:paraId="6866DC25" w14:textId="7A6363FD" w:rsidR="00472314" w:rsidRPr="000B6790" w:rsidRDefault="004B2507" w:rsidP="000B6790">
      <w:pPr>
        <w:pStyle w:val="Heading1"/>
      </w:pPr>
      <w:bookmarkStart w:id="22" w:name="_Toc77382021"/>
      <w:r w:rsidRPr="000B6790">
        <w:lastRenderedPageBreak/>
        <w:t>SYSTEM ANALYSIS AND DESIGN</w:t>
      </w:r>
      <w:bookmarkEnd w:id="22"/>
    </w:p>
    <w:p w14:paraId="6EB88FC7" w14:textId="087792E3" w:rsidR="004B2507" w:rsidRPr="000B6790" w:rsidRDefault="004B2507" w:rsidP="00DA5C75">
      <w:pPr>
        <w:pStyle w:val="Heading2"/>
        <w:jc w:val="both"/>
      </w:pPr>
      <w:bookmarkStart w:id="23" w:name="_Toc77382022"/>
      <w:r w:rsidRPr="000B6790">
        <w:t>INTRODUCTION</w:t>
      </w:r>
      <w:bookmarkEnd w:id="23"/>
    </w:p>
    <w:p w14:paraId="3D227787" w14:textId="1A098189" w:rsidR="001A08D0" w:rsidRPr="000B6790" w:rsidRDefault="001A08D0" w:rsidP="00DA5C75">
      <w:pPr>
        <w:adjustRightInd w:val="0"/>
        <w:snapToGrid w:val="0"/>
        <w:jc w:val="both"/>
        <w:rPr>
          <w:rFonts w:eastAsia="Times New Roman"/>
        </w:rPr>
      </w:pPr>
      <w:r w:rsidRPr="000B6790">
        <w:rPr>
          <w:rFonts w:eastAsia="Times New Roman"/>
        </w:rPr>
        <w:t xml:space="preserve">This chapter addresses the process involved in the development of a web-based radio audience measurement system. The various technologies used in the implementation of this project are discussed. </w:t>
      </w:r>
      <w:r w:rsidR="00E374A7" w:rsidRPr="000B6790">
        <w:rPr>
          <w:rFonts w:eastAsia="Times New Roman"/>
        </w:rPr>
        <w:t>UML diagrams are used where appropriate.</w:t>
      </w:r>
    </w:p>
    <w:p w14:paraId="79BB171E" w14:textId="63C3989A" w:rsidR="00E9087A" w:rsidRPr="000B6790" w:rsidRDefault="00E9087A" w:rsidP="00DA5C75">
      <w:pPr>
        <w:pStyle w:val="Heading2"/>
        <w:jc w:val="both"/>
        <w:rPr>
          <w:rFonts w:eastAsia="Times New Roman"/>
        </w:rPr>
      </w:pPr>
      <w:bookmarkStart w:id="24" w:name="_Toc77382023"/>
      <w:r w:rsidRPr="000B6790">
        <w:rPr>
          <w:rFonts w:eastAsia="Times New Roman"/>
        </w:rPr>
        <w:t>APPLICATION DESIGN</w:t>
      </w:r>
      <w:bookmarkEnd w:id="24"/>
    </w:p>
    <w:p w14:paraId="30B670AA" w14:textId="37DD506D" w:rsidR="003F51B7" w:rsidRPr="000B6790" w:rsidRDefault="000537DF" w:rsidP="00DA5C75">
      <w:pPr>
        <w:pStyle w:val="Heading3"/>
        <w:jc w:val="both"/>
      </w:pPr>
      <w:r w:rsidRPr="000B6790">
        <w:t>FIGMA</w:t>
      </w:r>
    </w:p>
    <w:p w14:paraId="40633E8A" w14:textId="245A9A6D" w:rsidR="000537DF" w:rsidRPr="000B6790" w:rsidRDefault="000537DF" w:rsidP="00DA5C75">
      <w:pPr>
        <w:jc w:val="both"/>
      </w:pPr>
      <w:r w:rsidRPr="000B6790">
        <w:t xml:space="preserve">The process of </w:t>
      </w:r>
      <w:r w:rsidR="00210560" w:rsidRPr="000B6790">
        <w:t>taking</w:t>
      </w:r>
      <w:r w:rsidRPr="000B6790">
        <w:t xml:space="preserve"> this project from an idea stage into a pictorial form was done using </w:t>
      </w:r>
      <w:proofErr w:type="spellStart"/>
      <w:r w:rsidRPr="000B6790">
        <w:t>figma</w:t>
      </w:r>
      <w:proofErr w:type="spellEnd"/>
      <w:r w:rsidRPr="000B6790">
        <w:t xml:space="preserve">. </w:t>
      </w:r>
    </w:p>
    <w:p w14:paraId="24549C22" w14:textId="79680293" w:rsidR="00925EF5" w:rsidRPr="000B6790" w:rsidRDefault="00925EF5" w:rsidP="00DA5C75">
      <w:pPr>
        <w:jc w:val="both"/>
      </w:pPr>
      <w:r w:rsidRPr="000B6790">
        <w:t>Figma is a vector graphics editor and prototype tool that is mainly web-based, with offline capabilities provided via macOS and Windows desktop apps. The accompanying Figma Mirror applications for Android and iOS enable real-time viewing of Figma prototypes on mobile devices. Figma's feature set is geared at usage in UI and UX design, with an emphasis on real-time collaboration.</w:t>
      </w:r>
    </w:p>
    <w:p w14:paraId="2637B911" w14:textId="5C214210" w:rsidR="00925EF5" w:rsidRPr="000B6790" w:rsidRDefault="00925EF5" w:rsidP="00DA5C75">
      <w:pPr>
        <w:jc w:val="both"/>
      </w:pPr>
      <w:r w:rsidRPr="000B6790">
        <w:rPr>
          <w:noProof/>
        </w:rPr>
        <w:drawing>
          <wp:inline distT="0" distB="0" distL="0" distR="0" wp14:anchorId="7190CE66" wp14:editId="1B81C2F7">
            <wp:extent cx="5943600" cy="2714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943600" cy="2714625"/>
                    </a:xfrm>
                    <a:prstGeom prst="rect">
                      <a:avLst/>
                    </a:prstGeom>
                  </pic:spPr>
                </pic:pic>
              </a:graphicData>
            </a:graphic>
          </wp:inline>
        </w:drawing>
      </w:r>
    </w:p>
    <w:p w14:paraId="02F052D5" w14:textId="44728A39" w:rsidR="00925EF5" w:rsidRPr="000B6790" w:rsidRDefault="00925EF5" w:rsidP="00DA5C75">
      <w:pPr>
        <w:jc w:val="both"/>
      </w:pPr>
      <w:r w:rsidRPr="000B6790">
        <w:t>Figma Design Canvas</w:t>
      </w:r>
    </w:p>
    <w:p w14:paraId="5CD21F6D" w14:textId="32D97B1D" w:rsidR="00E374A7" w:rsidRPr="000B6790" w:rsidRDefault="00E374A7" w:rsidP="00DA5C75">
      <w:pPr>
        <w:pStyle w:val="Heading2"/>
        <w:jc w:val="both"/>
        <w:rPr>
          <w:rFonts w:eastAsia="Times New Roman"/>
        </w:rPr>
      </w:pPr>
      <w:bookmarkStart w:id="25" w:name="_Toc77382024"/>
      <w:r w:rsidRPr="000B6790">
        <w:rPr>
          <w:rFonts w:eastAsia="Times New Roman"/>
        </w:rPr>
        <w:t>CLIENT-SIDE TECHNOLOGIES</w:t>
      </w:r>
      <w:bookmarkEnd w:id="25"/>
    </w:p>
    <w:p w14:paraId="683D652B" w14:textId="56DE531E" w:rsidR="00AA3365" w:rsidRPr="000B6790" w:rsidRDefault="00AA3365" w:rsidP="00DA5C75">
      <w:pPr>
        <w:jc w:val="both"/>
      </w:pPr>
      <w:r w:rsidRPr="000B6790">
        <w:t>The table below shows the various technologies that were used in the implementation</w:t>
      </w:r>
      <w:r w:rsidR="00E9087A" w:rsidRPr="000B6790">
        <w:t xml:space="preserve"> of the front-end </w:t>
      </w:r>
      <w:r w:rsidRPr="000B6790">
        <w:t>of the web application and mobile application.</w:t>
      </w:r>
    </w:p>
    <w:tbl>
      <w:tblPr>
        <w:tblStyle w:val="TableGrid"/>
        <w:tblW w:w="0" w:type="auto"/>
        <w:tblLook w:val="04A0" w:firstRow="1" w:lastRow="0" w:firstColumn="1" w:lastColumn="0" w:noHBand="0" w:noVBand="1"/>
      </w:tblPr>
      <w:tblGrid>
        <w:gridCol w:w="4675"/>
        <w:gridCol w:w="4675"/>
      </w:tblGrid>
      <w:tr w:rsidR="00E9087A" w:rsidRPr="000B6790" w14:paraId="03104AC5" w14:textId="77777777" w:rsidTr="00E9087A">
        <w:tc>
          <w:tcPr>
            <w:tcW w:w="4675" w:type="dxa"/>
          </w:tcPr>
          <w:p w14:paraId="73FA71AD" w14:textId="48720110" w:rsidR="00E9087A" w:rsidRPr="000B6790" w:rsidRDefault="00481A76" w:rsidP="001A49EE">
            <w:pPr>
              <w:jc w:val="center"/>
              <w:rPr>
                <w:b/>
                <w:bCs/>
              </w:rPr>
            </w:pPr>
            <w:r w:rsidRPr="000B6790">
              <w:rPr>
                <w:b/>
                <w:bCs/>
              </w:rPr>
              <w:lastRenderedPageBreak/>
              <w:t>TECHNOLOGY</w:t>
            </w:r>
          </w:p>
        </w:tc>
        <w:tc>
          <w:tcPr>
            <w:tcW w:w="4675" w:type="dxa"/>
          </w:tcPr>
          <w:p w14:paraId="69E7F78A" w14:textId="7BAEA257" w:rsidR="00E9087A" w:rsidRPr="000B6790" w:rsidRDefault="00481A76" w:rsidP="001A49EE">
            <w:pPr>
              <w:jc w:val="center"/>
              <w:rPr>
                <w:b/>
                <w:bCs/>
              </w:rPr>
            </w:pPr>
            <w:r w:rsidRPr="000B6790">
              <w:rPr>
                <w:b/>
                <w:bCs/>
              </w:rPr>
              <w:t>PLACE USED</w:t>
            </w:r>
          </w:p>
        </w:tc>
      </w:tr>
      <w:tr w:rsidR="00E9087A" w:rsidRPr="000B6790" w14:paraId="500CBE8E" w14:textId="77777777" w:rsidTr="00E9087A">
        <w:tc>
          <w:tcPr>
            <w:tcW w:w="4675" w:type="dxa"/>
          </w:tcPr>
          <w:p w14:paraId="23110EAE" w14:textId="4D095A2B" w:rsidR="00E9087A" w:rsidRPr="000B6790" w:rsidRDefault="00245F9F" w:rsidP="001A49EE">
            <w:pPr>
              <w:jc w:val="center"/>
            </w:pPr>
            <w:r w:rsidRPr="000B6790">
              <w:t>JavaScript</w:t>
            </w:r>
          </w:p>
        </w:tc>
        <w:tc>
          <w:tcPr>
            <w:tcW w:w="4675" w:type="dxa"/>
          </w:tcPr>
          <w:p w14:paraId="606CFC02" w14:textId="61F1B31B" w:rsidR="00E9087A" w:rsidRPr="000B6790" w:rsidRDefault="00E9087A" w:rsidP="001A49EE">
            <w:pPr>
              <w:jc w:val="center"/>
            </w:pPr>
            <w:r w:rsidRPr="000B6790">
              <w:t>Web and Mobile Application</w:t>
            </w:r>
          </w:p>
        </w:tc>
      </w:tr>
      <w:tr w:rsidR="00E9087A" w:rsidRPr="000B6790" w14:paraId="2754A405" w14:textId="77777777" w:rsidTr="00E9087A">
        <w:tc>
          <w:tcPr>
            <w:tcW w:w="4675" w:type="dxa"/>
          </w:tcPr>
          <w:p w14:paraId="34F9614E" w14:textId="03D65A52" w:rsidR="00E9087A" w:rsidRPr="000B6790" w:rsidRDefault="00E9087A" w:rsidP="001A49EE">
            <w:pPr>
              <w:jc w:val="center"/>
            </w:pPr>
            <w:r w:rsidRPr="000B6790">
              <w:t>HTML</w:t>
            </w:r>
          </w:p>
        </w:tc>
        <w:tc>
          <w:tcPr>
            <w:tcW w:w="4675" w:type="dxa"/>
          </w:tcPr>
          <w:p w14:paraId="5E16AF6C" w14:textId="4E48B45A" w:rsidR="00E9087A" w:rsidRPr="000B6790" w:rsidRDefault="00E9087A" w:rsidP="001A49EE">
            <w:pPr>
              <w:jc w:val="center"/>
            </w:pPr>
            <w:r w:rsidRPr="000B6790">
              <w:t>Web Application</w:t>
            </w:r>
          </w:p>
        </w:tc>
      </w:tr>
      <w:tr w:rsidR="00E9087A" w:rsidRPr="000B6790" w14:paraId="6F54E19E" w14:textId="77777777" w:rsidTr="00E9087A">
        <w:tc>
          <w:tcPr>
            <w:tcW w:w="4675" w:type="dxa"/>
          </w:tcPr>
          <w:p w14:paraId="5D839C1B" w14:textId="3F4BF9FC" w:rsidR="00E9087A" w:rsidRPr="000B6790" w:rsidRDefault="00E9087A" w:rsidP="001A49EE">
            <w:pPr>
              <w:jc w:val="center"/>
            </w:pPr>
            <w:r w:rsidRPr="000B6790">
              <w:t>CSS</w:t>
            </w:r>
          </w:p>
        </w:tc>
        <w:tc>
          <w:tcPr>
            <w:tcW w:w="4675" w:type="dxa"/>
          </w:tcPr>
          <w:p w14:paraId="1D08A2A9" w14:textId="52FE28C8" w:rsidR="00E9087A" w:rsidRPr="000B6790" w:rsidRDefault="00E9087A" w:rsidP="001A49EE">
            <w:pPr>
              <w:jc w:val="center"/>
            </w:pPr>
            <w:r w:rsidRPr="000B6790">
              <w:t>Web Application</w:t>
            </w:r>
          </w:p>
        </w:tc>
      </w:tr>
      <w:tr w:rsidR="00E9087A" w:rsidRPr="000B6790" w14:paraId="2C1C9813" w14:textId="77777777" w:rsidTr="00E9087A">
        <w:tc>
          <w:tcPr>
            <w:tcW w:w="4675" w:type="dxa"/>
          </w:tcPr>
          <w:p w14:paraId="61D58C3E" w14:textId="3AAAA115" w:rsidR="00E9087A" w:rsidRPr="000B6790" w:rsidRDefault="00DB1F49" w:rsidP="001A49EE">
            <w:pPr>
              <w:jc w:val="center"/>
            </w:pPr>
            <w:r w:rsidRPr="000B6790">
              <w:t>ReactJS</w:t>
            </w:r>
          </w:p>
        </w:tc>
        <w:tc>
          <w:tcPr>
            <w:tcW w:w="4675" w:type="dxa"/>
          </w:tcPr>
          <w:p w14:paraId="58721857" w14:textId="20A7F26A" w:rsidR="00E9087A" w:rsidRPr="000B6790" w:rsidRDefault="00AF24C6" w:rsidP="001A49EE">
            <w:pPr>
              <w:jc w:val="center"/>
            </w:pPr>
            <w:r w:rsidRPr="000B6790">
              <w:t>Web Application</w:t>
            </w:r>
          </w:p>
        </w:tc>
      </w:tr>
      <w:tr w:rsidR="00AF24C6" w:rsidRPr="000B6790" w14:paraId="544CCE76" w14:textId="77777777" w:rsidTr="00E9087A">
        <w:tc>
          <w:tcPr>
            <w:tcW w:w="4675" w:type="dxa"/>
          </w:tcPr>
          <w:p w14:paraId="18256852" w14:textId="15F86E6A" w:rsidR="00AF24C6" w:rsidRPr="000B6790" w:rsidRDefault="00AF24C6" w:rsidP="001A49EE">
            <w:pPr>
              <w:jc w:val="center"/>
            </w:pPr>
            <w:r w:rsidRPr="000B6790">
              <w:t>React Native</w:t>
            </w:r>
          </w:p>
        </w:tc>
        <w:tc>
          <w:tcPr>
            <w:tcW w:w="4675" w:type="dxa"/>
          </w:tcPr>
          <w:p w14:paraId="6E1FC81C" w14:textId="36C5ECA3" w:rsidR="00AF24C6" w:rsidRPr="000B6790" w:rsidRDefault="00AF24C6" w:rsidP="001A49EE">
            <w:pPr>
              <w:jc w:val="center"/>
            </w:pPr>
            <w:r w:rsidRPr="000B6790">
              <w:t>Mobile Application</w:t>
            </w:r>
          </w:p>
        </w:tc>
      </w:tr>
      <w:tr w:rsidR="006717A9" w:rsidRPr="000B6790" w14:paraId="3676DC92" w14:textId="77777777" w:rsidTr="00E9087A">
        <w:tc>
          <w:tcPr>
            <w:tcW w:w="4675" w:type="dxa"/>
          </w:tcPr>
          <w:p w14:paraId="61B5ED17" w14:textId="067933D9" w:rsidR="006717A9" w:rsidRPr="000B6790" w:rsidRDefault="006717A9" w:rsidP="001A49EE">
            <w:pPr>
              <w:jc w:val="center"/>
            </w:pPr>
            <w:r w:rsidRPr="000B6790">
              <w:t>Expo-av</w:t>
            </w:r>
          </w:p>
        </w:tc>
        <w:tc>
          <w:tcPr>
            <w:tcW w:w="4675" w:type="dxa"/>
          </w:tcPr>
          <w:p w14:paraId="1B5567AB" w14:textId="31342374" w:rsidR="006717A9" w:rsidRPr="000B6790" w:rsidRDefault="006717A9" w:rsidP="001A49EE">
            <w:pPr>
              <w:jc w:val="center"/>
            </w:pPr>
            <w:r w:rsidRPr="000B6790">
              <w:t>Mobile Application</w:t>
            </w:r>
          </w:p>
        </w:tc>
      </w:tr>
      <w:tr w:rsidR="003F51B7" w:rsidRPr="000B6790" w14:paraId="09B7A8F8" w14:textId="77777777" w:rsidTr="00E9087A">
        <w:tc>
          <w:tcPr>
            <w:tcW w:w="4675" w:type="dxa"/>
          </w:tcPr>
          <w:p w14:paraId="58E7E2F8" w14:textId="2E804DA5" w:rsidR="003F51B7" w:rsidRPr="000B6790" w:rsidRDefault="003F51B7" w:rsidP="001A49EE">
            <w:pPr>
              <w:jc w:val="center"/>
            </w:pPr>
            <w:r w:rsidRPr="000B6790">
              <w:t>Redux</w:t>
            </w:r>
          </w:p>
        </w:tc>
        <w:tc>
          <w:tcPr>
            <w:tcW w:w="4675" w:type="dxa"/>
          </w:tcPr>
          <w:p w14:paraId="52FB31F0" w14:textId="75FAB7FE" w:rsidR="003F51B7" w:rsidRPr="000B6790" w:rsidRDefault="003F51B7" w:rsidP="001A49EE">
            <w:pPr>
              <w:jc w:val="center"/>
            </w:pPr>
            <w:r w:rsidRPr="000B6790">
              <w:t>Web and Mobile Application</w:t>
            </w:r>
          </w:p>
        </w:tc>
      </w:tr>
    </w:tbl>
    <w:p w14:paraId="66D336AD" w14:textId="5C6B77A6" w:rsidR="00AA3365" w:rsidRPr="000B6790" w:rsidRDefault="00AA3365" w:rsidP="00DA5C75">
      <w:pPr>
        <w:jc w:val="both"/>
      </w:pPr>
    </w:p>
    <w:p w14:paraId="21DA15AA" w14:textId="56E456DC" w:rsidR="00EB23AD" w:rsidRPr="000B6790" w:rsidRDefault="00245F9F" w:rsidP="00DA5C75">
      <w:pPr>
        <w:pStyle w:val="Heading3"/>
        <w:jc w:val="both"/>
      </w:pPr>
      <w:r w:rsidRPr="000B6790">
        <w:t>JAVASCRIPT</w:t>
      </w:r>
    </w:p>
    <w:p w14:paraId="6331C34F" w14:textId="1D08A817" w:rsidR="00D8345C" w:rsidRPr="000B6790" w:rsidRDefault="00245F9F" w:rsidP="00DA5C75">
      <w:pPr>
        <w:jc w:val="both"/>
      </w:pPr>
      <w:r w:rsidRPr="000B6790">
        <w:t>JavaScript</w:t>
      </w:r>
      <w:r w:rsidR="00EB23AD" w:rsidRPr="000B6790">
        <w:t xml:space="preserve"> is a</w:t>
      </w:r>
      <w:r w:rsidR="00D8345C" w:rsidRPr="000B6790">
        <w:t xml:space="preserve"> high-level</w:t>
      </w:r>
      <w:r w:rsidR="00EB23AD" w:rsidRPr="000B6790">
        <w:t xml:space="preserve"> scripting or programming language that enables the implementation of complex features on web pages — whenever a web page does more than simply display static information for you to view — when it displays timely content updates, interactive maps, animated 2D/3D graphics, scrolling video jukeboxes, and so on — </w:t>
      </w:r>
      <w:r w:rsidRPr="000B6790">
        <w:t>JavaScript</w:t>
      </w:r>
      <w:r w:rsidR="00EB23AD" w:rsidRPr="000B6790">
        <w:t xml:space="preserve"> is involved.</w:t>
      </w:r>
    </w:p>
    <w:p w14:paraId="3DD7DE1D" w14:textId="5DB811E9" w:rsidR="00D8345C" w:rsidRPr="000B6790" w:rsidRDefault="00D8345C" w:rsidP="00DA5C75">
      <w:pPr>
        <w:jc w:val="both"/>
      </w:pPr>
      <w:r w:rsidRPr="000B6790">
        <w:t xml:space="preserve">The following are some advantages of </w:t>
      </w:r>
      <w:r w:rsidR="00245F9F" w:rsidRPr="000B6790">
        <w:t>JavaScript</w:t>
      </w:r>
      <w:r w:rsidRPr="000B6790">
        <w:t>:</w:t>
      </w:r>
    </w:p>
    <w:p w14:paraId="3EE50321" w14:textId="07022E62" w:rsidR="00D8345C" w:rsidRPr="000B6790" w:rsidRDefault="00D8345C" w:rsidP="00DA5C75">
      <w:pPr>
        <w:pStyle w:val="ListParagraph"/>
        <w:numPr>
          <w:ilvl w:val="0"/>
          <w:numId w:val="14"/>
        </w:numPr>
        <w:spacing w:line="360" w:lineRule="auto"/>
        <w:jc w:val="both"/>
      </w:pPr>
      <w:r w:rsidRPr="000B6790">
        <w:t xml:space="preserve">According to Stack Overflow, </w:t>
      </w:r>
      <w:r w:rsidR="00245F9F" w:rsidRPr="000B6790">
        <w:t>JavaScript</w:t>
      </w:r>
      <w:r w:rsidRPr="000B6790">
        <w:t xml:space="preserve"> is the most used programming language on the planet, which makes it an excellent option for programmers. </w:t>
      </w:r>
      <w:r w:rsidR="00245F9F" w:rsidRPr="000B6790">
        <w:t>JavaScript</w:t>
      </w:r>
      <w:r w:rsidRPr="000B6790">
        <w:t xml:space="preserve"> enables the creation of excellent front-end and back-end software via the use of several </w:t>
      </w:r>
      <w:r w:rsidR="00245F9F" w:rsidRPr="000B6790">
        <w:t>JavaScript</w:t>
      </w:r>
      <w:r w:rsidRPr="000B6790">
        <w:t>-based frameworks such as jQuery, Node.JS, and others.</w:t>
      </w:r>
    </w:p>
    <w:p w14:paraId="48CE398A" w14:textId="6FD3C136"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is ubiquitous; it is pre-installed on every contemporary web browser, and therefore no specific environment configuration is needed to learn </w:t>
      </w:r>
      <w:r w:rsidRPr="000B6790">
        <w:t>JavaScript</w:t>
      </w:r>
      <w:r w:rsidR="00D8345C" w:rsidRPr="000B6790">
        <w:t xml:space="preserve">. For instance, Chrome, Mozilla Firefox, and Safari all have </w:t>
      </w:r>
      <w:r w:rsidRPr="000B6790">
        <w:t>JavaScript</w:t>
      </w:r>
      <w:r w:rsidR="00D8345C" w:rsidRPr="000B6790">
        <w:t>.</w:t>
      </w:r>
    </w:p>
    <w:p w14:paraId="600B3DE8" w14:textId="3438D709"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enables the development of truly standard, scalable, and responsive online applications. It enables the creation of rich web apps with high-quality user interfaces and experiences.</w:t>
      </w:r>
    </w:p>
    <w:p w14:paraId="4537BBBA" w14:textId="374CB99D"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is currently used in the creation of mobile applications, desktop applications, and games. This has increased the number of apps available for the </w:t>
      </w:r>
      <w:r w:rsidRPr="000B6790">
        <w:t>JavaScript</w:t>
      </w:r>
      <w:r w:rsidR="00D8345C" w:rsidRPr="000B6790">
        <w:t xml:space="preserve"> language.</w:t>
      </w:r>
    </w:p>
    <w:p w14:paraId="063760F1" w14:textId="72F9353F"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has a sizable support community, with people from all around the globe continuously working to enhance the language's capabilities.</w:t>
      </w:r>
    </w:p>
    <w:p w14:paraId="75482F7C" w14:textId="0F9E7E03" w:rsidR="00D8345C" w:rsidRPr="000B6790" w:rsidRDefault="00245F9F" w:rsidP="00DA5C75">
      <w:pPr>
        <w:pStyle w:val="ListParagraph"/>
        <w:numPr>
          <w:ilvl w:val="0"/>
          <w:numId w:val="14"/>
        </w:numPr>
        <w:spacing w:line="360" w:lineRule="auto"/>
        <w:jc w:val="both"/>
      </w:pPr>
      <w:r w:rsidRPr="000B6790">
        <w:lastRenderedPageBreak/>
        <w:t>JavaScript</w:t>
      </w:r>
      <w:r w:rsidR="00D8345C" w:rsidRPr="000B6790">
        <w:t xml:space="preserve"> is a framework-rich language with </w:t>
      </w:r>
      <w:proofErr w:type="gramStart"/>
      <w:r w:rsidR="00D8345C" w:rsidRPr="000B6790">
        <w:t>a large number of</w:t>
      </w:r>
      <w:proofErr w:type="gramEnd"/>
      <w:r w:rsidR="00D8345C" w:rsidRPr="000B6790">
        <w:t xml:space="preserve"> pre-developed frameworks and libraries that may be utilized directly in software development to significantly decrease development time.</w:t>
      </w:r>
    </w:p>
    <w:p w14:paraId="681A743C" w14:textId="2A1B72D3" w:rsidR="00D97070" w:rsidRPr="000B6790" w:rsidRDefault="00D97070" w:rsidP="00DA5C75">
      <w:pPr>
        <w:jc w:val="both"/>
      </w:pPr>
      <w:r w:rsidRPr="000B6790">
        <w:t xml:space="preserve">The following are some features of </w:t>
      </w:r>
      <w:r w:rsidR="00245F9F" w:rsidRPr="000B6790">
        <w:t>JavaScript</w:t>
      </w:r>
      <w:r w:rsidRPr="000B6790">
        <w:t>:</w:t>
      </w:r>
    </w:p>
    <w:p w14:paraId="00C7E951" w14:textId="7304C201"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is a scripting language that is object-oriented.</w:t>
      </w:r>
    </w:p>
    <w:p w14:paraId="104E7EFA" w14:textId="2ACB292C" w:rsidR="00D97070" w:rsidRPr="000B6790" w:rsidRDefault="00D97070" w:rsidP="00DA5C75">
      <w:pPr>
        <w:pStyle w:val="ListParagraph"/>
        <w:numPr>
          <w:ilvl w:val="0"/>
          <w:numId w:val="15"/>
        </w:numPr>
        <w:spacing w:line="360" w:lineRule="auto"/>
        <w:jc w:val="both"/>
      </w:pPr>
      <w:r w:rsidRPr="000B6790">
        <w:t>It provides users with more control over the browser.</w:t>
      </w:r>
    </w:p>
    <w:p w14:paraId="4B9C63A2" w14:textId="5AB27EED" w:rsidR="00D97070" w:rsidRPr="000B6790" w:rsidRDefault="00245F9F" w:rsidP="00DA5C75">
      <w:pPr>
        <w:pStyle w:val="ListParagraph"/>
        <w:numPr>
          <w:ilvl w:val="0"/>
          <w:numId w:val="15"/>
        </w:numPr>
        <w:spacing w:line="360" w:lineRule="auto"/>
        <w:jc w:val="both"/>
      </w:pPr>
      <w:r w:rsidRPr="000B6790">
        <w:t>It controls</w:t>
      </w:r>
      <w:r w:rsidR="00D97070" w:rsidRPr="000B6790">
        <w:t xml:space="preserve"> date</w:t>
      </w:r>
      <w:r w:rsidRPr="000B6790">
        <w:t xml:space="preserve"> </w:t>
      </w:r>
      <w:r w:rsidR="00D97070" w:rsidRPr="000B6790">
        <w:t>and time</w:t>
      </w:r>
      <w:r w:rsidRPr="000B6790">
        <w:t>, i</w:t>
      </w:r>
      <w:r w:rsidR="00D97070" w:rsidRPr="000B6790">
        <w:t>t does this by detecting the user's browser and operating system.</w:t>
      </w:r>
    </w:p>
    <w:p w14:paraId="69B8C639" w14:textId="0CBC2B95" w:rsidR="00D97070" w:rsidRPr="000B6790" w:rsidRDefault="00D97070" w:rsidP="00DA5C75">
      <w:pPr>
        <w:pStyle w:val="ListParagraph"/>
        <w:numPr>
          <w:ilvl w:val="0"/>
          <w:numId w:val="15"/>
        </w:numPr>
        <w:spacing w:line="360" w:lineRule="auto"/>
        <w:jc w:val="both"/>
      </w:pPr>
      <w:r w:rsidRPr="000B6790">
        <w:t>It is very light in weight.</w:t>
      </w:r>
    </w:p>
    <w:p w14:paraId="45B899B8" w14:textId="72EB27C4"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is a scripting language that is interpreter-based.</w:t>
      </w:r>
    </w:p>
    <w:p w14:paraId="26396E75" w14:textId="2F0557C6"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has a case-sensitive syntax.</w:t>
      </w:r>
    </w:p>
    <w:p w14:paraId="6E11F248" w14:textId="04A6B84D"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includes predefined objects</w:t>
      </w:r>
      <w:r w:rsidRPr="000B6790">
        <w:t xml:space="preserve"> that can be used at any point with a JavaScript file.</w:t>
      </w:r>
    </w:p>
    <w:p w14:paraId="34B57C95" w14:textId="0E404AE7" w:rsidR="00D97070" w:rsidRPr="000B6790" w:rsidRDefault="00D97070" w:rsidP="00DA5C75">
      <w:pPr>
        <w:pStyle w:val="ListParagraph"/>
        <w:numPr>
          <w:ilvl w:val="0"/>
          <w:numId w:val="15"/>
        </w:numPr>
        <w:spacing w:line="360" w:lineRule="auto"/>
        <w:jc w:val="both"/>
      </w:pPr>
      <w:r w:rsidRPr="000B6790">
        <w:t xml:space="preserve">In </w:t>
      </w:r>
      <w:r w:rsidR="00245F9F" w:rsidRPr="000B6790">
        <w:t>JavaScript</w:t>
      </w:r>
      <w:r w:rsidRPr="000B6790">
        <w:t>, each statement must be ended with a semicolon (;).</w:t>
      </w:r>
    </w:p>
    <w:p w14:paraId="12D14F59" w14:textId="0A92BBAA" w:rsidR="00D97070" w:rsidRPr="000B6790" w:rsidRDefault="00D97070" w:rsidP="00DA5C75">
      <w:pPr>
        <w:pStyle w:val="ListParagraph"/>
        <w:numPr>
          <w:ilvl w:val="0"/>
          <w:numId w:val="15"/>
        </w:numPr>
        <w:spacing w:line="360" w:lineRule="auto"/>
        <w:jc w:val="both"/>
      </w:pPr>
      <w:r w:rsidRPr="000B6790">
        <w:t xml:space="preserve">The grammar of </w:t>
      </w:r>
      <w:proofErr w:type="gramStart"/>
      <w:r w:rsidRPr="000B6790">
        <w:t>the majority of</w:t>
      </w:r>
      <w:proofErr w:type="gramEnd"/>
      <w:r w:rsidRPr="000B6790">
        <w:t xml:space="preserve"> </w:t>
      </w:r>
      <w:r w:rsidR="00245F9F" w:rsidRPr="000B6790">
        <w:t>JavaScript</w:t>
      </w:r>
      <w:r w:rsidRPr="000B6790">
        <w:t xml:space="preserve"> control statements is identical to the syntax of control statements in the C language.</w:t>
      </w:r>
    </w:p>
    <w:p w14:paraId="79984AFC" w14:textId="431B6EFA" w:rsidR="00EB23AD" w:rsidRPr="000B6790" w:rsidRDefault="00D97070" w:rsidP="00DA5C75">
      <w:pPr>
        <w:pStyle w:val="ListParagraph"/>
        <w:numPr>
          <w:ilvl w:val="0"/>
          <w:numId w:val="15"/>
        </w:numPr>
        <w:spacing w:line="360" w:lineRule="auto"/>
        <w:jc w:val="both"/>
      </w:pPr>
      <w:r w:rsidRPr="000B6790">
        <w:t xml:space="preserve">The ability to define new functions inside scripts is a critical feature of </w:t>
      </w:r>
      <w:r w:rsidR="00245F9F" w:rsidRPr="000B6790">
        <w:t>JavaScript</w:t>
      </w:r>
      <w:r w:rsidRPr="000B6790">
        <w:t xml:space="preserve">. In </w:t>
      </w:r>
      <w:r w:rsidR="00245F9F" w:rsidRPr="000B6790">
        <w:t>JavaScript</w:t>
      </w:r>
      <w:r w:rsidRPr="000B6790">
        <w:t>, the function keyword is used to declare a function.</w:t>
      </w:r>
    </w:p>
    <w:p w14:paraId="265260D0" w14:textId="2B7BBADD" w:rsidR="00EB23AD" w:rsidRPr="000B6790" w:rsidRDefault="001866C1" w:rsidP="00DA5C75">
      <w:pPr>
        <w:pStyle w:val="Heading3"/>
        <w:jc w:val="both"/>
      </w:pPr>
      <w:r w:rsidRPr="000B6790">
        <w:t>HYPER TEXT MARK-UP LANGUAGE (HTML)</w:t>
      </w:r>
    </w:p>
    <w:p w14:paraId="44BC7D9C" w14:textId="353957BD" w:rsidR="001866C1" w:rsidRPr="000B6790" w:rsidRDefault="00D732D7" w:rsidP="00DA5C75">
      <w:pPr>
        <w:jc w:val="both"/>
      </w:pPr>
      <w:r w:rsidRPr="000B6790">
        <w:t>Hyper Text Markup Language commonly known as HTML, is a language used for standard marking up of documents to be displayed on a website browser. It serves as a formatting system for presenting information gotten from the internet. Each unit used for the retrieval is know as a Web page. Web pages usually contain hypertext links that allow related pages to be fetche</w:t>
      </w:r>
      <w:r w:rsidR="00565399" w:rsidRPr="000B6790">
        <w:t>d</w:t>
      </w:r>
      <w:r w:rsidRPr="000B6790">
        <w:t>. Thereby, providing html to describe the structure of Web pages, HTML, allows software engineers to publish and videos while provide the ability to access online data and information via hypertext links. HTML elements are usually put in tags.</w:t>
      </w:r>
    </w:p>
    <w:p w14:paraId="45F891DE" w14:textId="633E5D49" w:rsidR="00D732D7" w:rsidRPr="000B6790" w:rsidRDefault="00D732D7" w:rsidP="00DA5C75">
      <w:pPr>
        <w:pStyle w:val="Heading3"/>
        <w:jc w:val="both"/>
      </w:pPr>
      <w:r w:rsidRPr="000B6790">
        <w:t>CASCADING STYLE SHEET</w:t>
      </w:r>
      <w:r w:rsidR="00AE42C7" w:rsidRPr="000B6790">
        <w:t>(CSS)</w:t>
      </w:r>
    </w:p>
    <w:p w14:paraId="4887DAB5" w14:textId="0D58724A" w:rsidR="00D732D7" w:rsidRPr="000B6790" w:rsidRDefault="00D732D7" w:rsidP="00DA5C75">
      <w:pPr>
        <w:jc w:val="both"/>
      </w:pPr>
      <w:r w:rsidRPr="000B6790">
        <w:t>Cascading style sheet commonly known as CSS, is a style sheet language used for describing the presentation of a document written in HTM</w:t>
      </w:r>
      <w:r w:rsidR="00463411" w:rsidRPr="000B6790">
        <w:t xml:space="preserve"> </w:t>
      </w:r>
      <w:r w:rsidRPr="000B6790">
        <w:t>or any other markup language. It allocates the style of a HTML manuscript and determines how HTML elements will be presente</w:t>
      </w:r>
      <w:r w:rsidR="00346206" w:rsidRPr="000B6790">
        <w:t>d. CSS contains both rules and properties by which a software engineer m</w:t>
      </w:r>
      <w:r w:rsidR="00463411" w:rsidRPr="000B6790">
        <w:t>u</w:t>
      </w:r>
      <w:r w:rsidR="00346206" w:rsidRPr="000B6790">
        <w:t xml:space="preserve">st follow in order to achieve the desired </w:t>
      </w:r>
      <w:r w:rsidR="00346206" w:rsidRPr="000B6790">
        <w:lastRenderedPageBreak/>
        <w:t>result. It can either be put directly into a HTML document or through another file with a .</w:t>
      </w:r>
      <w:proofErr w:type="spellStart"/>
      <w:r w:rsidR="00346206" w:rsidRPr="000B6790">
        <w:t>css</w:t>
      </w:r>
      <w:proofErr w:type="spellEnd"/>
      <w:r w:rsidR="00346206" w:rsidRPr="000B6790">
        <w:t xml:space="preserve"> extension.</w:t>
      </w:r>
    </w:p>
    <w:p w14:paraId="152544FF" w14:textId="031478DF" w:rsidR="00AE0E5F" w:rsidRPr="000B6790" w:rsidRDefault="00DB1F49" w:rsidP="00DA5C75">
      <w:pPr>
        <w:pStyle w:val="Heading3"/>
        <w:jc w:val="both"/>
      </w:pPr>
      <w:r w:rsidRPr="000B6790">
        <w:t>REACT</w:t>
      </w:r>
      <w:r w:rsidR="00E43581" w:rsidRPr="000B6790">
        <w:t xml:space="preserve"> </w:t>
      </w:r>
      <w:r w:rsidRPr="000B6790">
        <w:t>JS</w:t>
      </w:r>
    </w:p>
    <w:p w14:paraId="44F5A288" w14:textId="0572A1D6" w:rsidR="00AE0E5F" w:rsidRPr="000B6790" w:rsidRDefault="00AE0E5F" w:rsidP="00DA5C75">
      <w:pPr>
        <w:jc w:val="both"/>
      </w:pPr>
      <w:r w:rsidRPr="000B6790">
        <w:t xml:space="preserve">React is a free and open-source JavaScript front-end library for developing graphical user interfaces or UI components. It is maintained by Facebook in collaboration with a community of independent developers and businesses. React may be used as a foundation for developing single-page apps or mobile applications. </w:t>
      </w:r>
      <w:r w:rsidR="009D0A08" w:rsidRPr="000B6790">
        <w:t>Being well-known for its ability to create dynamic and highly responsive user interfaces, React</w:t>
      </w:r>
      <w:r w:rsidR="0080474D" w:rsidRPr="000B6790">
        <w:t>JS</w:t>
      </w:r>
      <w:r w:rsidR="009D0A08" w:rsidRPr="000B6790">
        <w:t>’s component-based design makes it an extremely effective option for building quick and scalable front-end solutions for online web and mobile apps.</w:t>
      </w:r>
    </w:p>
    <w:p w14:paraId="40784E25" w14:textId="366351BA" w:rsidR="00AE0E5F" w:rsidRPr="000B6790" w:rsidRDefault="00AE0E5F" w:rsidP="00DA5C75">
      <w:pPr>
        <w:jc w:val="both"/>
      </w:pPr>
      <w:r w:rsidRPr="000B6790">
        <w:t xml:space="preserve">The following are some features of </w:t>
      </w:r>
      <w:r w:rsidR="00DB1F49" w:rsidRPr="000B6790">
        <w:t>ReactJS</w:t>
      </w:r>
      <w:r w:rsidRPr="000B6790">
        <w:t>:</w:t>
      </w:r>
    </w:p>
    <w:p w14:paraId="5853EA24" w14:textId="6EE383EF" w:rsidR="009D0A08" w:rsidRPr="000B6790" w:rsidRDefault="009D0A08" w:rsidP="00DA5C75">
      <w:pPr>
        <w:pStyle w:val="ListParagraph"/>
        <w:numPr>
          <w:ilvl w:val="0"/>
          <w:numId w:val="24"/>
        </w:numPr>
        <w:spacing w:line="360" w:lineRule="auto"/>
        <w:jc w:val="both"/>
      </w:pPr>
      <w:r w:rsidRPr="000B6790">
        <w:rPr>
          <w:b/>
          <w:bCs/>
        </w:rPr>
        <w:t>Document Object Model</w:t>
      </w:r>
      <w:r w:rsidRPr="000B6790">
        <w:t xml:space="preserve">: The virtual DOM is a critical feature that enables rapid and flexible application development with </w:t>
      </w:r>
      <w:r w:rsidR="00FD5E0C" w:rsidRPr="000B6790">
        <w:t>ReactJS</w:t>
      </w:r>
      <w:r w:rsidRPr="000B6790">
        <w:t xml:space="preserve">. </w:t>
      </w:r>
      <w:proofErr w:type="spellStart"/>
      <w:r w:rsidRPr="000B6790">
        <w:t>React's</w:t>
      </w:r>
      <w:proofErr w:type="spellEnd"/>
      <w:r w:rsidRPr="000B6790">
        <w:t xml:space="preserve"> memory reconciliation technique allows the virtual memory-based replication of a web page. A virtual DOM is therefore the representation of an original DOM. The virtual DOM re-renders the complete user interface with each change to the web application. Only the components that have changed are updated in a virtual DOM representation, not the whole set of components. As a result, </w:t>
      </w:r>
      <w:r w:rsidR="00FD5E0C" w:rsidRPr="000B6790">
        <w:t>ReactJS</w:t>
      </w:r>
      <w:r w:rsidRPr="000B6790">
        <w:t xml:space="preserve"> accelerates and costs-effectively develops mobile apps.</w:t>
      </w:r>
    </w:p>
    <w:p w14:paraId="28508BCB" w14:textId="2AD918CD" w:rsidR="009D0A08" w:rsidRPr="000B6790" w:rsidRDefault="009D0A08" w:rsidP="00DA5C75">
      <w:pPr>
        <w:pStyle w:val="ListParagraph"/>
        <w:numPr>
          <w:ilvl w:val="0"/>
          <w:numId w:val="24"/>
        </w:numPr>
        <w:spacing w:line="360" w:lineRule="auto"/>
        <w:jc w:val="both"/>
      </w:pPr>
      <w:r w:rsidRPr="000B6790">
        <w:rPr>
          <w:b/>
          <w:bCs/>
        </w:rPr>
        <w:t>JSX:</w:t>
      </w:r>
      <w:r w:rsidRPr="000B6790">
        <w:t xml:space="preserve"> JavaScript XML is referred to as JSX. It is a markup language somewhat </w:t>
      </w:r>
      <w:proofErr w:type="gramStart"/>
      <w:r w:rsidRPr="000B6790">
        <w:t>similar to</w:t>
      </w:r>
      <w:proofErr w:type="gramEnd"/>
      <w:r w:rsidRPr="000B6790">
        <w:t xml:space="preserve"> HTML that is used to define the look of an application's graphical user interface (GUI). JSX is one of </w:t>
      </w:r>
      <w:r w:rsidR="00FD5E0C" w:rsidRPr="000B6790">
        <w:t>ReactJS</w:t>
      </w:r>
      <w:r w:rsidRPr="000B6790">
        <w:t xml:space="preserve">' most powerful capabilities. It effectively translates the syntax used by developers to build React components into the HTML that will be injected into the web page. This simplifies and automates the process of developing </w:t>
      </w:r>
      <w:r w:rsidR="00FD5E0C" w:rsidRPr="000B6790">
        <w:t>ReactJS</w:t>
      </w:r>
      <w:r w:rsidRPr="000B6790">
        <w:t>'s building blocks for developers, providing them with a straightforward way out.</w:t>
      </w:r>
    </w:p>
    <w:p w14:paraId="074DEC41" w14:textId="5126BE18" w:rsidR="009D0A08" w:rsidRPr="000B6790" w:rsidRDefault="009D0A08" w:rsidP="00DA5C75">
      <w:pPr>
        <w:pStyle w:val="ListParagraph"/>
        <w:numPr>
          <w:ilvl w:val="0"/>
          <w:numId w:val="24"/>
        </w:numPr>
        <w:spacing w:line="360" w:lineRule="auto"/>
        <w:jc w:val="both"/>
      </w:pPr>
      <w:r w:rsidRPr="000B6790">
        <w:rPr>
          <w:b/>
          <w:bCs/>
        </w:rPr>
        <w:t>Data binding using a one-way street:</w:t>
      </w:r>
      <w:r w:rsidRPr="000B6790">
        <w:t xml:space="preserve"> One of the most compelling reasons to choose </w:t>
      </w:r>
      <w:r w:rsidR="00FD5E0C" w:rsidRPr="000B6790">
        <w:t>ReactJS</w:t>
      </w:r>
      <w:r w:rsidRPr="000B6790">
        <w:t xml:space="preserve"> for your next project is its one-way data flow. </w:t>
      </w:r>
      <w:r w:rsidR="00FD5E0C" w:rsidRPr="000B6790">
        <w:t>ReactJS</w:t>
      </w:r>
      <w:r w:rsidRPr="000B6790">
        <w:t xml:space="preserve"> is a one-way data flow framework. That is, developers are unable to directly modify any component. They must make modifications to the components via the callback function. One-way data binding is the term for this procedure. </w:t>
      </w:r>
      <w:r w:rsidR="00FD5E0C" w:rsidRPr="000B6790">
        <w:t>ReactJS</w:t>
      </w:r>
      <w:r w:rsidRPr="000B6790">
        <w:t xml:space="preserve"> controls data flow from a single point through Flux, a JavaScript application architecture. A unidirectional data flow enables developers using </w:t>
      </w:r>
      <w:r w:rsidR="00FD5E0C" w:rsidRPr="000B6790">
        <w:lastRenderedPageBreak/>
        <w:t>ReactJS</w:t>
      </w:r>
      <w:r w:rsidRPr="000B6790">
        <w:t xml:space="preserve"> to have more control over their online or mobile application. This increases the adaptability and efficiency of the application.</w:t>
      </w:r>
    </w:p>
    <w:p w14:paraId="777B6B1C" w14:textId="7F38500D" w:rsidR="009D0A08" w:rsidRPr="000B6790" w:rsidRDefault="009D0A08" w:rsidP="00DA5C75">
      <w:pPr>
        <w:pStyle w:val="ListParagraph"/>
        <w:numPr>
          <w:ilvl w:val="0"/>
          <w:numId w:val="24"/>
        </w:numPr>
        <w:spacing w:line="360" w:lineRule="auto"/>
        <w:jc w:val="both"/>
      </w:pPr>
      <w:r w:rsidRPr="000B6790">
        <w:rPr>
          <w:b/>
          <w:bCs/>
        </w:rPr>
        <w:t>Intuitive user interfaces that are declarative:</w:t>
      </w:r>
      <w:r w:rsidRPr="000B6790">
        <w:t xml:space="preserve"> As previously said, </w:t>
      </w:r>
      <w:r w:rsidR="00FD5E0C" w:rsidRPr="000B6790">
        <w:t>ReactJS</w:t>
      </w:r>
      <w:r w:rsidRPr="000B6790">
        <w:t xml:space="preserve"> is the most effective framework for developing engaging and dynamic user interfaces for mobile and online apps. </w:t>
      </w:r>
      <w:r w:rsidR="00FD5E0C" w:rsidRPr="000B6790">
        <w:t>ReactJS</w:t>
      </w:r>
      <w:r w:rsidRPr="000B6790">
        <w:t xml:space="preserve"> renders and updates just the necessary components in the case of data change. It provides a straightforward view for each application state. This feature improves readability and makes debugging easier.</w:t>
      </w:r>
    </w:p>
    <w:p w14:paraId="213AD2BA" w14:textId="1191B21B" w:rsidR="009D0A08" w:rsidRPr="000B6790" w:rsidRDefault="009D0A08" w:rsidP="00DA5C75">
      <w:pPr>
        <w:pStyle w:val="ListParagraph"/>
        <w:numPr>
          <w:ilvl w:val="0"/>
          <w:numId w:val="24"/>
        </w:numPr>
        <w:spacing w:line="360" w:lineRule="auto"/>
        <w:jc w:val="both"/>
      </w:pPr>
      <w:r w:rsidRPr="000B6790">
        <w:rPr>
          <w:b/>
          <w:bCs/>
        </w:rPr>
        <w:t>Architecture deriving from components:</w:t>
      </w:r>
      <w:r w:rsidRPr="000B6790">
        <w:t xml:space="preserve"> </w:t>
      </w:r>
      <w:r w:rsidR="00FD5E0C" w:rsidRPr="000B6790">
        <w:t>ReactJS</w:t>
      </w:r>
      <w:r w:rsidRPr="000B6790">
        <w:t xml:space="preserve"> is a component-based application framework. In other words, the user interface (UI) of a React-based mobile or online application is composed of many components. Each component is governed by its own set of rules. Instead of utilizing templates, the logic is written in JavaScript. This allows </w:t>
      </w:r>
      <w:r w:rsidR="00FD5E0C" w:rsidRPr="000B6790">
        <w:t>ReactJS</w:t>
      </w:r>
      <w:r w:rsidRPr="000B6790">
        <w:t xml:space="preserve"> developers to transfer data across components without modifying the DOM.</w:t>
      </w:r>
      <w:r w:rsidR="003F6E44" w:rsidRPr="000B6790">
        <w:t xml:space="preserve"> </w:t>
      </w:r>
      <w:r w:rsidR="00FD5E0C" w:rsidRPr="000B6790">
        <w:t>ReactJS</w:t>
      </w:r>
      <w:r w:rsidRPr="000B6790">
        <w:t>'s components are critical for defining how apps interact and look.</w:t>
      </w:r>
    </w:p>
    <w:p w14:paraId="5269C81E" w14:textId="72AA2D88" w:rsidR="00FD5E0C" w:rsidRPr="000B6790" w:rsidRDefault="00FD5E0C" w:rsidP="00DA5C75">
      <w:pPr>
        <w:jc w:val="both"/>
      </w:pPr>
      <w:r w:rsidRPr="000B6790">
        <w:t>The following are some benefits of using ReactJS:</w:t>
      </w:r>
    </w:p>
    <w:p w14:paraId="712E31DC" w14:textId="2F9C23B0" w:rsidR="00FD5E0C" w:rsidRPr="000B6790" w:rsidRDefault="00FD5E0C" w:rsidP="00DA5C75">
      <w:pPr>
        <w:pStyle w:val="ListParagraph"/>
        <w:numPr>
          <w:ilvl w:val="0"/>
          <w:numId w:val="29"/>
        </w:numPr>
        <w:spacing w:line="360" w:lineRule="auto"/>
        <w:jc w:val="both"/>
      </w:pPr>
      <w:r w:rsidRPr="000B6790">
        <w:rPr>
          <w:b/>
          <w:bCs/>
        </w:rPr>
        <w:t xml:space="preserve">Effectiveness and speed: </w:t>
      </w:r>
      <w:r w:rsidR="003F6E44" w:rsidRPr="000B6790">
        <w:t>React is used for</w:t>
      </w:r>
      <w:r w:rsidRPr="000B6790">
        <w:t xml:space="preserve"> its efficiency and quickness. ReactJS enables developers to use both client-side and server-side components of their applications.</w:t>
      </w:r>
      <w:r w:rsidRPr="000B6790">
        <w:rPr>
          <w:b/>
          <w:bCs/>
        </w:rPr>
        <w:t xml:space="preserve"> </w:t>
      </w:r>
      <w:r w:rsidRPr="000B6790">
        <w:t>Simply stated, various engineers or teams may confidently create separate components. Any modifications will have no effect on the application's overall logic. Additionally, it allows developers to create clean, modular code and componentize their programs. This enables code reuse and speeds up development.</w:t>
      </w:r>
    </w:p>
    <w:p w14:paraId="3DB5DACF" w14:textId="47055B34" w:rsidR="00FD5E0C" w:rsidRPr="000B6790" w:rsidRDefault="00FD5E0C" w:rsidP="00DA5C75">
      <w:pPr>
        <w:pStyle w:val="ListParagraph"/>
        <w:numPr>
          <w:ilvl w:val="0"/>
          <w:numId w:val="29"/>
        </w:numPr>
        <w:spacing w:line="360" w:lineRule="auto"/>
        <w:jc w:val="both"/>
      </w:pPr>
      <w:r w:rsidRPr="000B6790">
        <w:rPr>
          <w:b/>
          <w:bCs/>
        </w:rPr>
        <w:t xml:space="preserve">Flexibility: </w:t>
      </w:r>
      <w:r w:rsidRPr="000B6790">
        <w:t>ReactJS is diametrically opposed to other big monolithic frameworks. Its code is versatile and simple to maintain due to its modular nature. This increases the scalability of the applications and results in significant time and cost savings for the business.</w:t>
      </w:r>
    </w:p>
    <w:p w14:paraId="7D13BF08" w14:textId="3B09B811" w:rsidR="00FD5E0C" w:rsidRPr="000B6790" w:rsidRDefault="00FD5E0C" w:rsidP="00DA5C75">
      <w:pPr>
        <w:pStyle w:val="ListParagraph"/>
        <w:numPr>
          <w:ilvl w:val="0"/>
          <w:numId w:val="29"/>
        </w:numPr>
        <w:spacing w:line="360" w:lineRule="auto"/>
        <w:jc w:val="both"/>
      </w:pPr>
      <w:r w:rsidRPr="000B6790">
        <w:rPr>
          <w:b/>
          <w:bCs/>
        </w:rPr>
        <w:t xml:space="preserve">Performance: </w:t>
      </w:r>
      <w:r w:rsidRPr="000B6790">
        <w:t>The primary goal of ReactJS development services is to provide a high-performance application. Some of ReactJS's key capabilities, including as a virtual DOM and server-side rendering, enable the rapid development of large-scale and sophisticated applications.</w:t>
      </w:r>
    </w:p>
    <w:p w14:paraId="5706738E" w14:textId="0A816347" w:rsidR="00FD5E0C" w:rsidRPr="000B6790" w:rsidRDefault="00FD5E0C" w:rsidP="00DA5C75">
      <w:pPr>
        <w:pStyle w:val="ListParagraph"/>
        <w:numPr>
          <w:ilvl w:val="0"/>
          <w:numId w:val="29"/>
        </w:numPr>
        <w:spacing w:line="360" w:lineRule="auto"/>
        <w:jc w:val="both"/>
      </w:pPr>
      <w:r w:rsidRPr="000B6790">
        <w:rPr>
          <w:b/>
          <w:bCs/>
        </w:rPr>
        <w:t xml:space="preserve">Not difficult to master: </w:t>
      </w:r>
      <w:r w:rsidRPr="000B6790">
        <w:t>Deploying ReactJS will be very straightforward and fast for a developer who is already acquainted with JavaScript. Indeed, an experienced JavaScript developer may pick up ReactJS programming in a matter of days or even hours.</w:t>
      </w:r>
    </w:p>
    <w:p w14:paraId="1C204121" w14:textId="7C16351D" w:rsidR="00FD5E0C" w:rsidRPr="000B6790" w:rsidRDefault="00FD5E0C" w:rsidP="00DA5C75">
      <w:pPr>
        <w:pStyle w:val="ListParagraph"/>
        <w:numPr>
          <w:ilvl w:val="0"/>
          <w:numId w:val="29"/>
        </w:numPr>
        <w:spacing w:line="360" w:lineRule="auto"/>
        <w:jc w:val="both"/>
      </w:pPr>
      <w:r w:rsidRPr="000B6790">
        <w:rPr>
          <w:b/>
          <w:bCs/>
        </w:rPr>
        <w:lastRenderedPageBreak/>
        <w:t>Development of mobile applications using ReactJS:</w:t>
      </w:r>
      <w:r w:rsidRPr="000B6790">
        <w:t xml:space="preserve"> React Native, a framework for developing mobile apps, is one of the main advantages of utilizing ReactJS for online development. Due to the framework's ReactJS foundation, JavaScript developers may simply transition to React Native and build native-looking mobile applications. Additionally, portions of a React online application may be reused in a React Native mobile application. This demonstrates why you should use ReactJS while developing websites.</w:t>
      </w:r>
    </w:p>
    <w:p w14:paraId="716D96E2" w14:textId="7645A86E" w:rsidR="00FD5E0C" w:rsidRPr="000B6790" w:rsidRDefault="00FD5E0C" w:rsidP="00DA5C75">
      <w:pPr>
        <w:pStyle w:val="ListParagraph"/>
        <w:numPr>
          <w:ilvl w:val="0"/>
          <w:numId w:val="29"/>
        </w:numPr>
        <w:spacing w:line="360" w:lineRule="auto"/>
        <w:jc w:val="both"/>
        <w:rPr>
          <w:b/>
          <w:bCs/>
        </w:rPr>
      </w:pPr>
      <w:r w:rsidRPr="000B6790">
        <w:rPr>
          <w:b/>
          <w:bCs/>
        </w:rPr>
        <w:t xml:space="preserve">SEO: </w:t>
      </w:r>
      <w:r w:rsidRPr="000B6790">
        <w:t xml:space="preserve">A website's visibility in the online market is highly dependent on Search Engine Optimization (SEO). Backend rendering substantially lowers the load time of </w:t>
      </w:r>
      <w:r w:rsidR="00DB1F49" w:rsidRPr="000B6790">
        <w:t>ReactJS</w:t>
      </w:r>
      <w:r w:rsidRPr="000B6790">
        <w:t xml:space="preserve"> websites, which makes them more search engine optimized.</w:t>
      </w:r>
      <w:r w:rsidR="004702F0" w:rsidRPr="000B6790">
        <w:t xml:space="preserve"> </w:t>
      </w:r>
      <w:r w:rsidRPr="000B6790">
        <w:t>Additionally, the advantages of high performance and speed boost the overall performance and SEO functioning.</w:t>
      </w:r>
    </w:p>
    <w:p w14:paraId="481C8349" w14:textId="27A1FB30" w:rsidR="00FD5E0C" w:rsidRPr="000B6790" w:rsidRDefault="00FD5E0C" w:rsidP="00DA5C75">
      <w:pPr>
        <w:pStyle w:val="ListParagraph"/>
        <w:numPr>
          <w:ilvl w:val="0"/>
          <w:numId w:val="29"/>
        </w:numPr>
        <w:spacing w:line="360" w:lineRule="auto"/>
        <w:jc w:val="both"/>
      </w:pPr>
      <w:r w:rsidRPr="000B6790">
        <w:rPr>
          <w:b/>
          <w:bCs/>
        </w:rPr>
        <w:t xml:space="preserve">Toolset abundant: </w:t>
      </w:r>
      <w:r w:rsidRPr="000B6790">
        <w:t>ReactJS comes with a robust ecosystem that includes technologies like Flux and Redux. Additionally, the backend utilizes Nodejs. The Node.js development trends for 2020 are focused on boosting your application's performance. Additionally, Facebook has included developer tools for ReactJS and Chrome. These tools enable developers to find child and parent components, as well as to visually inspect component hierarchies.</w:t>
      </w:r>
    </w:p>
    <w:p w14:paraId="1DE1726A" w14:textId="40103161" w:rsidR="00AE0E5F" w:rsidRPr="000B6790" w:rsidRDefault="00FD5E0C" w:rsidP="00DA5C75">
      <w:pPr>
        <w:pStyle w:val="ListParagraph"/>
        <w:numPr>
          <w:ilvl w:val="0"/>
          <w:numId w:val="29"/>
        </w:numPr>
        <w:spacing w:line="360" w:lineRule="auto"/>
        <w:jc w:val="both"/>
      </w:pPr>
      <w:r w:rsidRPr="000B6790">
        <w:rPr>
          <w:b/>
          <w:bCs/>
        </w:rPr>
        <w:t>Support from the community</w:t>
      </w:r>
      <w:r w:rsidR="004702F0" w:rsidRPr="000B6790">
        <w:rPr>
          <w:b/>
          <w:bCs/>
        </w:rPr>
        <w:t xml:space="preserve">: </w:t>
      </w:r>
      <w:r w:rsidRPr="000B6790">
        <w:t>One of the reasons you should choose ReactJS for your next project is because of its huge ecosystem. ReactJS has been supported by Facebook since its debut.</w:t>
      </w:r>
      <w:r w:rsidR="004702F0" w:rsidRPr="000B6790">
        <w:rPr>
          <w:b/>
          <w:bCs/>
        </w:rPr>
        <w:t xml:space="preserve"> </w:t>
      </w:r>
      <w:r w:rsidRPr="000B6790">
        <w:t>Apart from that, the library is constantly updated by over 1,000 volunteer contributors. Additionally, a variety of specialists provide free articles and videos to the ReactJS community, which strengthens it.</w:t>
      </w:r>
      <w:r w:rsidR="004702F0" w:rsidRPr="000B6790">
        <w:t xml:space="preserve"> </w:t>
      </w:r>
      <w:r w:rsidRPr="000B6790">
        <w:t>React is a dependable and up-to-date technology due to the community's and corporate's strong backing.</w:t>
      </w:r>
    </w:p>
    <w:p w14:paraId="15A004D1" w14:textId="53864B38" w:rsidR="001D47D5" w:rsidRPr="000B6790" w:rsidRDefault="001D47D5" w:rsidP="00DA5C75">
      <w:pPr>
        <w:pStyle w:val="Heading2"/>
        <w:jc w:val="both"/>
      </w:pPr>
      <w:bookmarkStart w:id="26" w:name="_Toc77382025"/>
      <w:r w:rsidRPr="000B6790">
        <w:t>SERVER-SIDE TECHNOLOGIES</w:t>
      </w:r>
      <w:bookmarkEnd w:id="26"/>
    </w:p>
    <w:p w14:paraId="6200923C" w14:textId="61E9CCD6" w:rsidR="00245F9F" w:rsidRPr="000B6790" w:rsidRDefault="00751829" w:rsidP="00DA5C75">
      <w:pPr>
        <w:pStyle w:val="Heading3"/>
        <w:jc w:val="both"/>
      </w:pPr>
      <w:r w:rsidRPr="000B6790">
        <w:t>FIREBASE</w:t>
      </w:r>
    </w:p>
    <w:p w14:paraId="61641750" w14:textId="521636B5" w:rsidR="00751829" w:rsidRPr="000B6790" w:rsidRDefault="00751829" w:rsidP="00DA5C75">
      <w:pPr>
        <w:jc w:val="both"/>
      </w:pPr>
      <w:r w:rsidRPr="000B6790">
        <w:t>Firebase is a mobile application development platform birthed by Google that supports in build, develop, and advance application. Firebase offers one of the layers of cloud computing, which is Backend-as-a-service. The firebase console is displayed in the figure below.</w:t>
      </w:r>
    </w:p>
    <w:p w14:paraId="393DA741" w14:textId="4F15E984" w:rsidR="00751829" w:rsidRPr="000B6790" w:rsidRDefault="00BC3318" w:rsidP="00DA5C75">
      <w:pPr>
        <w:jc w:val="both"/>
      </w:pPr>
      <w:r w:rsidRPr="000B6790">
        <w:rPr>
          <w:noProof/>
        </w:rPr>
        <w:lastRenderedPageBreak/>
        <w:drawing>
          <wp:inline distT="0" distB="0" distL="0" distR="0" wp14:anchorId="56EAC837" wp14:editId="1B18CE73">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16AC575B" w14:textId="16426752" w:rsidR="002B5151" w:rsidRPr="000B6790" w:rsidRDefault="002B5151" w:rsidP="00DA5C75">
      <w:pPr>
        <w:jc w:val="both"/>
      </w:pPr>
      <w:r w:rsidRPr="000B6790">
        <w:t>Firebase console</w:t>
      </w:r>
    </w:p>
    <w:p w14:paraId="733573B7" w14:textId="77777777" w:rsidR="002B5151" w:rsidRPr="000B6790" w:rsidRDefault="002B5151" w:rsidP="00DA5C75">
      <w:pPr>
        <w:jc w:val="both"/>
      </w:pPr>
    </w:p>
    <w:p w14:paraId="562AECB6" w14:textId="451C87B9" w:rsidR="00314DB4" w:rsidRPr="000B6790" w:rsidRDefault="00314DB4" w:rsidP="00DA5C75">
      <w:pPr>
        <w:jc w:val="both"/>
      </w:pPr>
      <w:r w:rsidRPr="000B6790">
        <w:t xml:space="preserve">Firebase is a real-time database, file storage, provides user authentication services, and it can be used to host services for static files and data, the </w:t>
      </w:r>
      <w:r w:rsidR="00D12D50" w:rsidRPr="000B6790">
        <w:t>figure</w:t>
      </w:r>
      <w:r w:rsidR="009E4C9E" w:rsidRPr="000B6790">
        <w:t>s</w:t>
      </w:r>
      <w:r w:rsidRPr="000B6790">
        <w:t xml:space="preserve"> below show a complete firebase suite.</w:t>
      </w:r>
    </w:p>
    <w:p w14:paraId="51AF3DBD" w14:textId="5B05BC13" w:rsidR="00FA5220" w:rsidRPr="000B6790" w:rsidRDefault="00FA5220" w:rsidP="00DA5C75">
      <w:pPr>
        <w:jc w:val="both"/>
      </w:pPr>
      <w:r w:rsidRPr="000B6790">
        <w:rPr>
          <w:noProof/>
        </w:rPr>
        <w:drawing>
          <wp:inline distT="0" distB="0" distL="0" distR="0" wp14:anchorId="59C1C0EA" wp14:editId="291B8844">
            <wp:extent cx="5943600" cy="3119120"/>
            <wp:effectExtent l="0" t="0" r="0" b="508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119120"/>
                    </a:xfrm>
                    <a:prstGeom prst="rect">
                      <a:avLst/>
                    </a:prstGeom>
                  </pic:spPr>
                </pic:pic>
              </a:graphicData>
            </a:graphic>
          </wp:inline>
        </w:drawing>
      </w:r>
    </w:p>
    <w:p w14:paraId="060D0C9B" w14:textId="7691E281" w:rsidR="00AD3F41" w:rsidRPr="000B6790" w:rsidRDefault="00AD3F41" w:rsidP="00DA5C75">
      <w:pPr>
        <w:jc w:val="both"/>
      </w:pPr>
      <w:r w:rsidRPr="000B6790">
        <w:t>Build Suite</w:t>
      </w:r>
    </w:p>
    <w:p w14:paraId="6B95831F" w14:textId="55AB5FDB" w:rsidR="00FA5220" w:rsidRPr="000B6790" w:rsidRDefault="00AD3F41" w:rsidP="00DA5C75">
      <w:pPr>
        <w:jc w:val="both"/>
      </w:pPr>
      <w:r w:rsidRPr="000B6790">
        <w:rPr>
          <w:noProof/>
        </w:rPr>
        <w:lastRenderedPageBreak/>
        <w:drawing>
          <wp:inline distT="0" distB="0" distL="0" distR="0" wp14:anchorId="7BC465EF" wp14:editId="416501E0">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0709D0E1" w14:textId="2F16BFEA" w:rsidR="00215EBF" w:rsidRPr="000B6790" w:rsidRDefault="00AD3F41" w:rsidP="00DA5C75">
      <w:pPr>
        <w:jc w:val="both"/>
      </w:pPr>
      <w:r w:rsidRPr="000B6790">
        <w:t>Engage Suite</w:t>
      </w:r>
    </w:p>
    <w:p w14:paraId="16CD5318" w14:textId="77777777" w:rsidR="00441BDA" w:rsidRPr="000B6790" w:rsidRDefault="00441BDA" w:rsidP="00DA5C75">
      <w:pPr>
        <w:jc w:val="both"/>
      </w:pPr>
    </w:p>
    <w:p w14:paraId="0322F0C2" w14:textId="77777777" w:rsidR="00B84D34" w:rsidRPr="000B6790" w:rsidRDefault="00215EBF" w:rsidP="00DA5C75">
      <w:pPr>
        <w:jc w:val="both"/>
        <w:rPr>
          <w:color w:val="000000"/>
        </w:rPr>
      </w:pPr>
      <w:r w:rsidRPr="000B6790">
        <w:t xml:space="preserve">Traditionally, most databases require making HTTP calls to get and synchronize data to gadgets, and they only give data only when queried for it. An app associated with </w:t>
      </w:r>
      <w:r w:rsidRPr="000B6790">
        <w:rPr>
          <w:color w:val="000000"/>
        </w:rPr>
        <w:t xml:space="preserve">firebase is not interfacing through normal HTTP, but instead, it is interfacing through a WebSocket. </w:t>
      </w:r>
      <w:proofErr w:type="spellStart"/>
      <w:r w:rsidRPr="000B6790">
        <w:rPr>
          <w:color w:val="000000"/>
        </w:rPr>
        <w:t>WebSockets</w:t>
      </w:r>
      <w:proofErr w:type="spellEnd"/>
      <w:r w:rsidRPr="000B6790">
        <w:rPr>
          <w:color w:val="000000"/>
        </w:rPr>
        <w:t xml:space="preserve"> offer a persistent connection between a client and server that the two players can use to exchange data whenever in real-time. The client sets up a</w:t>
      </w:r>
      <w:r w:rsidR="001D5F9B" w:rsidRPr="000B6790">
        <w:t xml:space="preserve"> </w:t>
      </w:r>
      <w:r w:rsidRPr="000B6790">
        <w:rPr>
          <w:color w:val="000000"/>
        </w:rPr>
        <w:t xml:space="preserve">WebSocket connection through a procedure known as the WebSocket handshake. WebSocket API presents an advanced technology that makes it feasible for a two-way interaction between the client's program and a server. With this API, the app can converse with a server and get event-driven responses without surveying the server for an answer. </w:t>
      </w:r>
      <w:proofErr w:type="spellStart"/>
      <w:r w:rsidRPr="000B6790">
        <w:rPr>
          <w:color w:val="000000"/>
        </w:rPr>
        <w:t>WebSockets</w:t>
      </w:r>
      <w:proofErr w:type="spellEnd"/>
      <w:r w:rsidRPr="000B6790">
        <w:rPr>
          <w:color w:val="000000"/>
        </w:rPr>
        <w:t xml:space="preserve"> is faster than HTTP. The apps do not need to make individual WebSocket calls since one attachment connection is the length. The entirety of the data syncs automatically through that single WebSocket relying upon the quality of the network available. </w:t>
      </w:r>
    </w:p>
    <w:p w14:paraId="7FF7EF44" w14:textId="77777777" w:rsidR="00B84D34" w:rsidRPr="000B6790" w:rsidRDefault="00B84D34" w:rsidP="00DA5C75">
      <w:pPr>
        <w:jc w:val="both"/>
        <w:rPr>
          <w:color w:val="000000"/>
        </w:rPr>
      </w:pPr>
    </w:p>
    <w:p w14:paraId="397DB12B" w14:textId="77777777" w:rsidR="00B84D34" w:rsidRPr="000B6790" w:rsidRDefault="00B84D34" w:rsidP="00DA5C75">
      <w:pPr>
        <w:jc w:val="both"/>
        <w:rPr>
          <w:color w:val="000000"/>
        </w:rPr>
      </w:pPr>
    </w:p>
    <w:p w14:paraId="4A5DF289" w14:textId="77777777" w:rsidR="00B84D34" w:rsidRPr="000B6790" w:rsidRDefault="00B84D34" w:rsidP="00DA5C75">
      <w:pPr>
        <w:jc w:val="both"/>
        <w:rPr>
          <w:color w:val="000000"/>
        </w:rPr>
      </w:pPr>
    </w:p>
    <w:p w14:paraId="1CC65582" w14:textId="26028967" w:rsidR="00215EBF" w:rsidRPr="000B6790" w:rsidRDefault="00215EBF" w:rsidP="00DA5C75">
      <w:pPr>
        <w:jc w:val="both"/>
        <w:rPr>
          <w:rFonts w:ascii="Calibri" w:hAnsi="Calibri" w:cs="Calibri"/>
          <w:color w:val="000000"/>
        </w:rPr>
      </w:pPr>
      <w:r w:rsidRPr="000B6790">
        <w:rPr>
          <w:color w:val="000000"/>
        </w:rPr>
        <w:lastRenderedPageBreak/>
        <w:t xml:space="preserve">The </w:t>
      </w:r>
      <w:r w:rsidR="001D5F9B" w:rsidRPr="000B6790">
        <w:t>Figure</w:t>
      </w:r>
      <w:r w:rsidRPr="000B6790">
        <w:rPr>
          <w:color w:val="000000"/>
        </w:rPr>
        <w:t xml:space="preserve"> below shows a graphical explanation</w:t>
      </w:r>
      <w:r w:rsidR="001D5F9B" w:rsidRPr="000B6790">
        <w:t>.</w:t>
      </w:r>
    </w:p>
    <w:p w14:paraId="2BB3F0C3" w14:textId="619F7108" w:rsidR="00215EBF" w:rsidRPr="000B6790" w:rsidRDefault="00215EBF" w:rsidP="00DA5C75">
      <w:pPr>
        <w:jc w:val="both"/>
      </w:pPr>
      <w:r w:rsidRPr="000B6790">
        <w:rPr>
          <w:noProof/>
        </w:rPr>
        <w:drawing>
          <wp:inline distT="0" distB="0" distL="0" distR="0" wp14:anchorId="3CC02F66" wp14:editId="33C68557">
            <wp:extent cx="5719313"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049EA341" w14:textId="1205F146" w:rsidR="003750E4" w:rsidRPr="000B6790" w:rsidRDefault="003750E4" w:rsidP="00DA5C75">
      <w:pPr>
        <w:jc w:val="both"/>
      </w:pPr>
    </w:p>
    <w:p w14:paraId="5CF61D35" w14:textId="34B5E060" w:rsidR="00D1342A" w:rsidRPr="000B6790" w:rsidRDefault="001D5F9B" w:rsidP="00DA5C75">
      <w:pPr>
        <w:jc w:val="both"/>
      </w:pPr>
      <w:r w:rsidRPr="000B6790">
        <w:t>One of the advantages of Firebase application is that it remains responsive even when offline because the Firebase Realtime Database SDK stores data to disk. Once connectivity is restored, the client device receives any changes it missed, synchroni</w:t>
      </w:r>
      <w:r w:rsidR="00C96418" w:rsidRPr="000B6790">
        <w:t>z</w:t>
      </w:r>
      <w:r w:rsidRPr="000B6790">
        <w:t xml:space="preserve">ing it with the current database server state. </w:t>
      </w:r>
    </w:p>
    <w:p w14:paraId="51724B6C" w14:textId="3FBF0FE1" w:rsidR="001D5F9B" w:rsidRPr="000B6790" w:rsidRDefault="001D5F9B" w:rsidP="00DA5C75">
      <w:pPr>
        <w:jc w:val="both"/>
      </w:pPr>
      <w:r w:rsidRPr="000B6790">
        <w:t>For the implementation of this project, Firebase would be used for the following:</w:t>
      </w:r>
    </w:p>
    <w:p w14:paraId="28C44348" w14:textId="57EE8A2D" w:rsidR="001D5F9B" w:rsidRPr="000B6790" w:rsidRDefault="001D5F9B" w:rsidP="00DA5C75">
      <w:pPr>
        <w:pStyle w:val="ListParagraph"/>
        <w:numPr>
          <w:ilvl w:val="0"/>
          <w:numId w:val="16"/>
        </w:numPr>
        <w:spacing w:line="360" w:lineRule="auto"/>
        <w:jc w:val="both"/>
      </w:pPr>
      <w:r w:rsidRPr="000B6790">
        <w:rPr>
          <w:b/>
          <w:bCs/>
        </w:rPr>
        <w:t>Authentication</w:t>
      </w:r>
      <w:r w:rsidR="00D1342A" w:rsidRPr="000B6790">
        <w:rPr>
          <w:b/>
          <w:bCs/>
        </w:rPr>
        <w:t xml:space="preserve">: </w:t>
      </w:r>
      <w:r w:rsidR="00D1342A" w:rsidRPr="000B6790">
        <w:t>This is controls operations like user sign-up and user sign-in.</w:t>
      </w:r>
    </w:p>
    <w:p w14:paraId="0C55DADB" w14:textId="2761EDB5" w:rsidR="001D5F9B" w:rsidRPr="000B6790" w:rsidRDefault="00D1342A" w:rsidP="00DA5C75">
      <w:pPr>
        <w:pStyle w:val="ListParagraph"/>
        <w:numPr>
          <w:ilvl w:val="0"/>
          <w:numId w:val="16"/>
        </w:numPr>
        <w:spacing w:line="360" w:lineRule="auto"/>
        <w:jc w:val="both"/>
      </w:pPr>
      <w:r w:rsidRPr="000B6790">
        <w:rPr>
          <w:b/>
          <w:bCs/>
        </w:rPr>
        <w:t>Data Storage</w:t>
      </w:r>
      <w:r w:rsidR="001D5F9B" w:rsidRPr="000B6790">
        <w:rPr>
          <w:b/>
          <w:bCs/>
        </w:rPr>
        <w:t>:</w:t>
      </w:r>
      <w:r w:rsidR="001D5F9B" w:rsidRPr="000B6790">
        <w:t xml:space="preserve"> </w:t>
      </w:r>
      <w:r w:rsidRPr="000B6790">
        <w:t xml:space="preserve">With the use of firebase’s cloud fire store service, changes within the database of the system can be rendered on the frontend in real-time. Cloud </w:t>
      </w:r>
      <w:proofErr w:type="spellStart"/>
      <w:r w:rsidRPr="000B6790">
        <w:t>firestore</w:t>
      </w:r>
      <w:proofErr w:type="spellEnd"/>
      <w:r w:rsidRPr="000B6790">
        <w:t xml:space="preserve"> is a </w:t>
      </w:r>
      <w:r w:rsidR="001D5F9B" w:rsidRPr="000B6790">
        <w:t xml:space="preserve">NoSQL database. </w:t>
      </w:r>
    </w:p>
    <w:p w14:paraId="72E9137D" w14:textId="3EAC4CF2" w:rsidR="00D1342A" w:rsidRPr="000B6790" w:rsidRDefault="00D1342A" w:rsidP="00DA5C75">
      <w:pPr>
        <w:pStyle w:val="ListParagraph"/>
        <w:numPr>
          <w:ilvl w:val="0"/>
          <w:numId w:val="16"/>
        </w:numPr>
        <w:spacing w:line="360" w:lineRule="auto"/>
        <w:jc w:val="both"/>
      </w:pPr>
      <w:r w:rsidRPr="000B6790">
        <w:rPr>
          <w:b/>
          <w:bCs/>
        </w:rPr>
        <w:t>Media File Storage:</w:t>
      </w:r>
      <w:r w:rsidRPr="000B6790">
        <w:t xml:space="preserve"> This uses firebase’s storage to store audio files sent from the mobile application.</w:t>
      </w:r>
    </w:p>
    <w:p w14:paraId="7310AE5C" w14:textId="4A82FB63" w:rsidR="00417B52" w:rsidRPr="000B6790" w:rsidRDefault="00417B52" w:rsidP="00DA5C75">
      <w:pPr>
        <w:ind w:left="360"/>
        <w:jc w:val="both"/>
      </w:pPr>
      <w:r w:rsidRPr="000B6790">
        <w:rPr>
          <w:noProof/>
        </w:rPr>
        <w:lastRenderedPageBreak/>
        <w:drawing>
          <wp:inline distT="0" distB="0" distL="0" distR="0" wp14:anchorId="1DF2F0DD" wp14:editId="75CA8DBA">
            <wp:extent cx="5943600" cy="4037163"/>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0905D164" w14:textId="3C34D833" w:rsidR="001D5F9B" w:rsidRPr="000B6790" w:rsidRDefault="00417B52" w:rsidP="00DA5C75">
      <w:pPr>
        <w:jc w:val="both"/>
      </w:pPr>
      <w:r w:rsidRPr="000B6790">
        <w:tab/>
      </w:r>
      <w:proofErr w:type="spellStart"/>
      <w:r w:rsidRPr="000B6790">
        <w:t>FlowChart</w:t>
      </w:r>
      <w:proofErr w:type="spellEnd"/>
      <w:r w:rsidRPr="000B6790">
        <w:t xml:space="preserve"> for cloud </w:t>
      </w:r>
      <w:proofErr w:type="spellStart"/>
      <w:r w:rsidRPr="000B6790">
        <w:t>Firestore</w:t>
      </w:r>
      <w:proofErr w:type="spellEnd"/>
    </w:p>
    <w:p w14:paraId="55DEC81D" w14:textId="5EAFDBB9" w:rsidR="001D47D5" w:rsidRPr="000B6790" w:rsidRDefault="001D47D5" w:rsidP="00DA5C75">
      <w:pPr>
        <w:jc w:val="both"/>
      </w:pPr>
    </w:p>
    <w:p w14:paraId="1B8D2439" w14:textId="4826A448" w:rsidR="001D47D5" w:rsidRPr="000B6790" w:rsidRDefault="001D47D5" w:rsidP="00DA5C75">
      <w:pPr>
        <w:pStyle w:val="Heading2"/>
        <w:jc w:val="both"/>
      </w:pPr>
      <w:bookmarkStart w:id="27" w:name="_Toc77382026"/>
      <w:r w:rsidRPr="000B6790">
        <w:t>MACHINE LEARNING TECHNOLOGIES</w:t>
      </w:r>
      <w:bookmarkEnd w:id="27"/>
    </w:p>
    <w:p w14:paraId="0D79293D" w14:textId="519EBAAE" w:rsidR="009A6757" w:rsidRPr="000B6790" w:rsidRDefault="009A6757" w:rsidP="00DA5C75">
      <w:pPr>
        <w:pStyle w:val="Heading3"/>
        <w:jc w:val="both"/>
      </w:pPr>
      <w:r w:rsidRPr="000B6790">
        <w:t>PYTHON</w:t>
      </w:r>
    </w:p>
    <w:p w14:paraId="46E6A8E6" w14:textId="6C65C28E" w:rsidR="009A6757" w:rsidRPr="000B6790" w:rsidRDefault="009A6757" w:rsidP="00DA5C75">
      <w:pPr>
        <w:adjustRightInd w:val="0"/>
        <w:snapToGrid w:val="0"/>
        <w:jc w:val="both"/>
        <w:rPr>
          <w:rFonts w:eastAsia="Times New Roman"/>
        </w:rPr>
      </w:pPr>
      <w:r w:rsidRPr="000B6790">
        <w:rPr>
          <w:rFonts w:eastAsia="Times New Roman"/>
        </w:rPr>
        <w:t>This is a multipurpose high-level programming language. It was developed in the late 1980s by Guido Van Rossum, a Dutch computer scientist. The first version of python was released in 1991. The python language consists of three main entities.</w:t>
      </w:r>
    </w:p>
    <w:p w14:paraId="19EA4A69" w14:textId="77777777" w:rsidR="009A6757" w:rsidRPr="000B6790" w:rsidRDefault="009A6757" w:rsidP="00DA5C75">
      <w:pPr>
        <w:pStyle w:val="ListParagraph"/>
        <w:numPr>
          <w:ilvl w:val="0"/>
          <w:numId w:val="17"/>
        </w:numPr>
        <w:adjustRightInd w:val="0"/>
        <w:snapToGrid w:val="0"/>
        <w:spacing w:after="0" w:line="360" w:lineRule="auto"/>
        <w:jc w:val="both"/>
        <w:rPr>
          <w:rFonts w:eastAsia="Times New Roman"/>
        </w:rPr>
      </w:pPr>
      <w:r w:rsidRPr="000B6790">
        <w:rPr>
          <w:rFonts w:eastAsia="Times New Roman"/>
        </w:rPr>
        <w:t>Variables</w:t>
      </w:r>
    </w:p>
    <w:p w14:paraId="4C35633A" w14:textId="77777777" w:rsidR="009A6757" w:rsidRPr="000B6790" w:rsidRDefault="009A6757" w:rsidP="00DA5C75">
      <w:pPr>
        <w:pStyle w:val="ListParagraph"/>
        <w:numPr>
          <w:ilvl w:val="0"/>
          <w:numId w:val="17"/>
        </w:numPr>
        <w:adjustRightInd w:val="0"/>
        <w:snapToGrid w:val="0"/>
        <w:spacing w:after="0" w:line="360" w:lineRule="auto"/>
        <w:jc w:val="both"/>
        <w:rPr>
          <w:rFonts w:eastAsia="Times New Roman"/>
        </w:rPr>
      </w:pPr>
      <w:r w:rsidRPr="000B6790">
        <w:rPr>
          <w:rFonts w:eastAsia="Times New Roman"/>
        </w:rPr>
        <w:t>Functions</w:t>
      </w:r>
    </w:p>
    <w:p w14:paraId="372C940B" w14:textId="48F19E19" w:rsidR="009A6757" w:rsidRPr="000B6790" w:rsidRDefault="009A6757" w:rsidP="00DA5C75">
      <w:pPr>
        <w:pStyle w:val="ListParagraph"/>
        <w:numPr>
          <w:ilvl w:val="0"/>
          <w:numId w:val="17"/>
        </w:numPr>
        <w:adjustRightInd w:val="0"/>
        <w:snapToGrid w:val="0"/>
        <w:spacing w:after="0" w:line="360" w:lineRule="auto"/>
        <w:jc w:val="both"/>
        <w:rPr>
          <w:rFonts w:eastAsia="Times New Roman"/>
        </w:rPr>
      </w:pPr>
      <w:r w:rsidRPr="000B6790">
        <w:rPr>
          <w:rFonts w:eastAsia="Times New Roman"/>
        </w:rPr>
        <w:t>Programs</w:t>
      </w:r>
    </w:p>
    <w:p w14:paraId="784B140D" w14:textId="77777777" w:rsidR="00331114" w:rsidRPr="000B6790" w:rsidRDefault="00331114" w:rsidP="00DA5C75">
      <w:pPr>
        <w:adjustRightInd w:val="0"/>
        <w:snapToGrid w:val="0"/>
        <w:spacing w:after="0"/>
        <w:ind w:left="720"/>
        <w:jc w:val="both"/>
        <w:rPr>
          <w:rFonts w:eastAsia="Times New Roman"/>
        </w:rPr>
      </w:pPr>
    </w:p>
    <w:p w14:paraId="44383A05" w14:textId="77777777" w:rsidR="009A6757" w:rsidRPr="000B6790" w:rsidRDefault="009A6757" w:rsidP="00DA5C75">
      <w:pPr>
        <w:jc w:val="both"/>
      </w:pPr>
      <w:r w:rsidRPr="000B6790">
        <w:t>Python is a very popular programming language used by developers. It has the following advantages, which makes it desirable:</w:t>
      </w:r>
    </w:p>
    <w:p w14:paraId="3C16AB5B" w14:textId="77777777" w:rsidR="009A6757" w:rsidRPr="000B6790" w:rsidRDefault="009A6757" w:rsidP="00DA5C75">
      <w:pPr>
        <w:pStyle w:val="ListParagraph"/>
        <w:numPr>
          <w:ilvl w:val="0"/>
          <w:numId w:val="18"/>
        </w:numPr>
        <w:spacing w:after="0" w:line="360" w:lineRule="auto"/>
        <w:jc w:val="both"/>
      </w:pPr>
      <w:r w:rsidRPr="000B6790">
        <w:lastRenderedPageBreak/>
        <w:t>Its several libraries meet user’s specific need.</w:t>
      </w:r>
    </w:p>
    <w:p w14:paraId="4CB89E38" w14:textId="25FEB9AD" w:rsidR="009A6757" w:rsidRPr="000B6790" w:rsidRDefault="009A6757" w:rsidP="00DA5C75">
      <w:pPr>
        <w:pStyle w:val="ListParagraph"/>
        <w:numPr>
          <w:ilvl w:val="0"/>
          <w:numId w:val="18"/>
        </w:numPr>
        <w:spacing w:after="0" w:line="360" w:lineRule="auto"/>
        <w:jc w:val="both"/>
      </w:pPr>
      <w:r w:rsidRPr="000B6790">
        <w:t>It can use shorter lengths of code.</w:t>
      </w:r>
    </w:p>
    <w:p w14:paraId="619AB437" w14:textId="77777777" w:rsidR="009A6757" w:rsidRPr="000B6790" w:rsidRDefault="009A6757" w:rsidP="00DA5C75">
      <w:pPr>
        <w:pStyle w:val="ListParagraph"/>
        <w:numPr>
          <w:ilvl w:val="0"/>
          <w:numId w:val="18"/>
        </w:numPr>
        <w:spacing w:after="0" w:line="360" w:lineRule="auto"/>
        <w:jc w:val="both"/>
      </w:pPr>
      <w:r w:rsidRPr="000B6790">
        <w:t>It has a vast ecosystem when compared to other programming languages; these include frameworks and libraries.</w:t>
      </w:r>
    </w:p>
    <w:p w14:paraId="07009513" w14:textId="3880377B" w:rsidR="009A6757" w:rsidRPr="000B6790" w:rsidRDefault="009A6757" w:rsidP="00DA5C75">
      <w:pPr>
        <w:pStyle w:val="ListParagraph"/>
        <w:numPr>
          <w:ilvl w:val="0"/>
          <w:numId w:val="18"/>
        </w:numPr>
        <w:spacing w:after="0" w:line="360" w:lineRule="auto"/>
        <w:jc w:val="both"/>
      </w:pPr>
      <w:r w:rsidRPr="000B6790">
        <w:t>It is cross-platform.</w:t>
      </w:r>
    </w:p>
    <w:p w14:paraId="3C63AD61" w14:textId="77777777" w:rsidR="009A6757" w:rsidRPr="000B6790" w:rsidRDefault="009A6757" w:rsidP="00DA5C75">
      <w:pPr>
        <w:pStyle w:val="ListParagraph"/>
        <w:numPr>
          <w:ilvl w:val="0"/>
          <w:numId w:val="18"/>
        </w:numPr>
        <w:spacing w:after="0" w:line="360" w:lineRule="auto"/>
        <w:jc w:val="both"/>
      </w:pPr>
      <w:r w:rsidRPr="000B6790">
        <w:t>It does not have issues with memory management.</w:t>
      </w:r>
    </w:p>
    <w:p w14:paraId="17774B09" w14:textId="15552791" w:rsidR="009A6757" w:rsidRPr="000B6790" w:rsidRDefault="009A6757" w:rsidP="00DA5C75">
      <w:pPr>
        <w:pStyle w:val="ListParagraph"/>
        <w:numPr>
          <w:ilvl w:val="0"/>
          <w:numId w:val="18"/>
        </w:numPr>
        <w:spacing w:after="0" w:line="360" w:lineRule="auto"/>
        <w:jc w:val="both"/>
      </w:pPr>
      <w:r w:rsidRPr="000B6790">
        <w:t>It is open-source and beginner-friendly.</w:t>
      </w:r>
    </w:p>
    <w:p w14:paraId="7EDB97F4" w14:textId="77777777" w:rsidR="00331114" w:rsidRPr="000B6790" w:rsidRDefault="00331114" w:rsidP="00DA5C75">
      <w:pPr>
        <w:spacing w:after="0"/>
        <w:jc w:val="both"/>
      </w:pPr>
    </w:p>
    <w:p w14:paraId="5686667E" w14:textId="03209DDF" w:rsidR="009A6757" w:rsidRPr="000B6790" w:rsidRDefault="009A6757" w:rsidP="00DA5C75">
      <w:pPr>
        <w:jc w:val="both"/>
      </w:pPr>
      <w:r w:rsidRPr="000B6790">
        <w:t xml:space="preserve"> Python programming language has the following features</w:t>
      </w:r>
      <w:r w:rsidR="00331114" w:rsidRPr="000B6790">
        <w:t>:</w:t>
      </w:r>
    </w:p>
    <w:p w14:paraId="7D16E1E3" w14:textId="77777777" w:rsidR="009A6757" w:rsidRPr="000B6790" w:rsidRDefault="009A6757" w:rsidP="00DA5C75">
      <w:pPr>
        <w:pStyle w:val="ListParagraph"/>
        <w:numPr>
          <w:ilvl w:val="0"/>
          <w:numId w:val="19"/>
        </w:numPr>
        <w:spacing w:after="0" w:line="360" w:lineRule="auto"/>
        <w:jc w:val="both"/>
      </w:pPr>
      <w:r w:rsidRPr="000B6790">
        <w:rPr>
          <w:rFonts w:eastAsia="Times New Roman"/>
        </w:rPr>
        <w:t>It is concise and easy to use.</w:t>
      </w:r>
    </w:p>
    <w:p w14:paraId="71E4B3CD" w14:textId="77777777" w:rsidR="009A6757" w:rsidRPr="000B6790" w:rsidRDefault="009A6757" w:rsidP="00DA5C75">
      <w:pPr>
        <w:pStyle w:val="ListParagraph"/>
        <w:numPr>
          <w:ilvl w:val="0"/>
          <w:numId w:val="19"/>
        </w:numPr>
        <w:spacing w:after="0" w:line="360" w:lineRule="auto"/>
        <w:jc w:val="both"/>
      </w:pPr>
      <w:r w:rsidRPr="000B6790">
        <w:rPr>
          <w:rFonts w:eastAsia="Times New Roman"/>
        </w:rPr>
        <w:t>It makes use of modules, which are pieces of code that can be imported to another program.</w:t>
      </w:r>
    </w:p>
    <w:p w14:paraId="6DD2C6DE" w14:textId="77777777" w:rsidR="009A6757" w:rsidRPr="000B6790" w:rsidRDefault="009A6757" w:rsidP="00DA5C75">
      <w:pPr>
        <w:pStyle w:val="ListParagraph"/>
        <w:numPr>
          <w:ilvl w:val="0"/>
          <w:numId w:val="19"/>
        </w:numPr>
        <w:spacing w:after="0" w:line="360" w:lineRule="auto"/>
        <w:jc w:val="both"/>
      </w:pPr>
      <w:r w:rsidRPr="000B6790">
        <w:rPr>
          <w:rFonts w:eastAsia="Times New Roman"/>
        </w:rPr>
        <w:t>It has a straightforward approach to object-oriented programming.</w:t>
      </w:r>
    </w:p>
    <w:p w14:paraId="4A24152E" w14:textId="75FF57E9" w:rsidR="009A6757" w:rsidRPr="000B6790" w:rsidRDefault="009A6757" w:rsidP="00DA5C75">
      <w:pPr>
        <w:pStyle w:val="ListParagraph"/>
        <w:numPr>
          <w:ilvl w:val="0"/>
          <w:numId w:val="19"/>
        </w:numPr>
        <w:spacing w:after="0" w:line="360" w:lineRule="auto"/>
        <w:jc w:val="both"/>
      </w:pPr>
      <w:r w:rsidRPr="000B6790">
        <w:rPr>
          <w:rFonts w:eastAsia="Times New Roman"/>
        </w:rPr>
        <w:t>It has a lot of built-in data types.</w:t>
      </w:r>
    </w:p>
    <w:p w14:paraId="59028281" w14:textId="4382A97F" w:rsidR="00D732D7" w:rsidRPr="000B6790" w:rsidRDefault="00931AB1" w:rsidP="00DA5C75">
      <w:pPr>
        <w:pStyle w:val="ListParagraph"/>
        <w:numPr>
          <w:ilvl w:val="0"/>
          <w:numId w:val="19"/>
        </w:numPr>
        <w:spacing w:after="0" w:line="360" w:lineRule="auto"/>
        <w:jc w:val="both"/>
      </w:pPr>
      <w:r w:rsidRPr="000B6790">
        <w:rPr>
          <w:rFonts w:eastAsia="Times New Roman"/>
        </w:rPr>
        <w:t>It can be used in conjunction with other programming languages. For example, C and C++.</w:t>
      </w:r>
    </w:p>
    <w:p w14:paraId="7ACC0E76" w14:textId="77777777" w:rsidR="00D732D7" w:rsidRPr="000B6790" w:rsidRDefault="00D732D7" w:rsidP="00DA5C75">
      <w:pPr>
        <w:pStyle w:val="ListParagraph"/>
        <w:spacing w:after="0" w:line="360" w:lineRule="auto"/>
        <w:ind w:left="1080"/>
        <w:jc w:val="both"/>
      </w:pPr>
    </w:p>
    <w:p w14:paraId="516C90F5" w14:textId="7AB16720" w:rsidR="009A6757" w:rsidRPr="000B6790" w:rsidRDefault="001A2B7C" w:rsidP="00DA5C75">
      <w:pPr>
        <w:pStyle w:val="Heading3"/>
        <w:jc w:val="both"/>
      </w:pPr>
      <w:r w:rsidRPr="000B6790">
        <w:t>TENSORFLOW</w:t>
      </w:r>
    </w:p>
    <w:p w14:paraId="2A59584E" w14:textId="7EDF61A3" w:rsidR="00173A6A" w:rsidRPr="000B6790" w:rsidRDefault="001A2B7C" w:rsidP="00DA5C75">
      <w:pPr>
        <w:jc w:val="both"/>
      </w:pPr>
      <w:r w:rsidRPr="000B6790">
        <w:t>TensorFlow is a python library that allows you train machine learning models using python.</w:t>
      </w:r>
      <w:r w:rsidR="00173A6A" w:rsidRPr="000B6790">
        <w:t xml:space="preserve"> </w:t>
      </w:r>
    </w:p>
    <w:p w14:paraId="5AB193CA" w14:textId="3E16B442" w:rsidR="00173A6A" w:rsidRPr="000B6790" w:rsidRDefault="00173A6A" w:rsidP="00DA5C75">
      <w:pPr>
        <w:jc w:val="both"/>
      </w:pPr>
      <w:r w:rsidRPr="000B6790">
        <w:t>TensorFlow is a free and open-source software library for machine learning. It can be used across a range of tasks but has a particular focus on training and inference of deep neural networks. Tensor</w:t>
      </w:r>
      <w:r w:rsidR="00673997" w:rsidRPr="000B6790">
        <w:t>F</w:t>
      </w:r>
      <w:r w:rsidRPr="000B6790">
        <w:t>low is a library for symbolic mathematics that is built on the dataflow and differentiable programming paradigms. It is utilized by Google for both research and manufacturing.</w:t>
      </w:r>
    </w:p>
    <w:p w14:paraId="7DA02779" w14:textId="14A13A29" w:rsidR="00E1777C" w:rsidRPr="000B6790" w:rsidRDefault="008E2DEC" w:rsidP="00DA5C75">
      <w:pPr>
        <w:pStyle w:val="Heading2"/>
        <w:jc w:val="both"/>
      </w:pPr>
      <w:r w:rsidRPr="000B6790">
        <w:t>PROJECT REQUIREMENTS</w:t>
      </w:r>
    </w:p>
    <w:p w14:paraId="0840FA1C" w14:textId="423A6FE2" w:rsidR="008E2DEC" w:rsidRPr="000B6790" w:rsidRDefault="008E2DEC" w:rsidP="00DA5C75">
      <w:pPr>
        <w:jc w:val="both"/>
      </w:pPr>
      <w:r w:rsidRPr="000B6790">
        <w:t>Here</w:t>
      </w:r>
      <w:r w:rsidR="00471E06" w:rsidRPr="000B6790">
        <w:t>,</w:t>
      </w:r>
      <w:r w:rsidRPr="000B6790">
        <w:t xml:space="preserve"> the details about the functional and quality requirements of the system are stated. It contains an explanation of </w:t>
      </w:r>
      <w:r w:rsidR="00134177" w:rsidRPr="000B6790">
        <w:t>how the system works</w:t>
      </w:r>
      <w:r w:rsidRPr="000B6790">
        <w:t>. It also gives a description of the users, software, and a description of the UIs contained in the application</w:t>
      </w:r>
      <w:r w:rsidR="00471E06" w:rsidRPr="000B6790">
        <w:t>.</w:t>
      </w:r>
    </w:p>
    <w:p w14:paraId="25EB183A" w14:textId="31A0E198" w:rsidR="00134177" w:rsidRPr="000B6790" w:rsidRDefault="00902C91" w:rsidP="00DA5C75">
      <w:pPr>
        <w:pStyle w:val="Heading3"/>
        <w:jc w:val="both"/>
      </w:pPr>
      <w:r w:rsidRPr="000B6790">
        <w:lastRenderedPageBreak/>
        <w:t>USER INTERFACES</w:t>
      </w:r>
    </w:p>
    <w:p w14:paraId="01DE474B" w14:textId="5AA83C0C" w:rsidR="00B16754" w:rsidRPr="000B6790" w:rsidRDefault="00902C91" w:rsidP="00DA5C75">
      <w:pPr>
        <w:jc w:val="both"/>
      </w:pPr>
      <w:r w:rsidRPr="000B6790">
        <w:t xml:space="preserve">A new user of the mobile application would see a login page upon opening the application. If the user is not registered, the user would be required to do so from the </w:t>
      </w:r>
      <w:r w:rsidR="00C61314" w:rsidRPr="000B6790">
        <w:t>register</w:t>
      </w:r>
      <w:r w:rsidRPr="000B6790">
        <w:t xml:space="preserve"> page</w:t>
      </w:r>
      <w:r w:rsidR="00C61314" w:rsidRPr="000B6790">
        <w:t>.</w:t>
      </w:r>
    </w:p>
    <w:p w14:paraId="71BC8ABD" w14:textId="195F8E2E" w:rsidR="00C61314" w:rsidRPr="000B6790" w:rsidRDefault="00C61314" w:rsidP="00DA5C75">
      <w:pPr>
        <w:jc w:val="both"/>
      </w:pPr>
      <w:r w:rsidRPr="000B6790">
        <w:t>During the user</w:t>
      </w:r>
      <w:r w:rsidR="00902C91" w:rsidRPr="000B6790">
        <w:t xml:space="preserve"> registration</w:t>
      </w:r>
      <w:r w:rsidRPr="000B6790">
        <w:t xml:space="preserve"> process</w:t>
      </w:r>
      <w:r w:rsidR="00902C91" w:rsidRPr="000B6790">
        <w:t xml:space="preserve">, the </w:t>
      </w:r>
      <w:r w:rsidRPr="000B6790">
        <w:t>permission of a user is automatically assigned to him. The following data fields will be required from each user:</w:t>
      </w:r>
    </w:p>
    <w:p w14:paraId="1135A960" w14:textId="172CAD52" w:rsidR="00C61314" w:rsidRPr="000B6790" w:rsidRDefault="00C61314" w:rsidP="00DA5C75">
      <w:pPr>
        <w:pStyle w:val="ListParagraph"/>
        <w:numPr>
          <w:ilvl w:val="0"/>
          <w:numId w:val="20"/>
        </w:numPr>
        <w:spacing w:line="360" w:lineRule="auto"/>
        <w:jc w:val="both"/>
      </w:pPr>
      <w:r w:rsidRPr="000B6790">
        <w:t>First Name</w:t>
      </w:r>
    </w:p>
    <w:p w14:paraId="2801F37D" w14:textId="5B6FFE0B" w:rsidR="00C61314" w:rsidRPr="000B6790" w:rsidRDefault="00C61314" w:rsidP="00DA5C75">
      <w:pPr>
        <w:pStyle w:val="ListParagraph"/>
        <w:numPr>
          <w:ilvl w:val="0"/>
          <w:numId w:val="20"/>
        </w:numPr>
        <w:spacing w:line="360" w:lineRule="auto"/>
        <w:jc w:val="both"/>
      </w:pPr>
      <w:r w:rsidRPr="000B6790">
        <w:t>Last Name</w:t>
      </w:r>
    </w:p>
    <w:p w14:paraId="7271DEB5" w14:textId="1E141764" w:rsidR="00C61314" w:rsidRPr="000B6790" w:rsidRDefault="00C61314" w:rsidP="00DA5C75">
      <w:pPr>
        <w:pStyle w:val="ListParagraph"/>
        <w:numPr>
          <w:ilvl w:val="0"/>
          <w:numId w:val="20"/>
        </w:numPr>
        <w:spacing w:line="360" w:lineRule="auto"/>
        <w:jc w:val="both"/>
      </w:pPr>
      <w:r w:rsidRPr="000B6790">
        <w:t>Gender</w:t>
      </w:r>
    </w:p>
    <w:p w14:paraId="03D210CD" w14:textId="2957B551" w:rsidR="00C61314" w:rsidRPr="000B6790" w:rsidRDefault="00C61314" w:rsidP="00DA5C75">
      <w:pPr>
        <w:pStyle w:val="ListParagraph"/>
        <w:numPr>
          <w:ilvl w:val="0"/>
          <w:numId w:val="20"/>
        </w:numPr>
        <w:spacing w:line="360" w:lineRule="auto"/>
        <w:jc w:val="both"/>
      </w:pPr>
      <w:r w:rsidRPr="000B6790">
        <w:t xml:space="preserve">Age </w:t>
      </w:r>
    </w:p>
    <w:p w14:paraId="06E22AFC" w14:textId="4ECEF92C" w:rsidR="00C61314" w:rsidRPr="000B6790" w:rsidRDefault="00C61314" w:rsidP="00DA5C75">
      <w:pPr>
        <w:pStyle w:val="ListParagraph"/>
        <w:numPr>
          <w:ilvl w:val="0"/>
          <w:numId w:val="20"/>
        </w:numPr>
        <w:spacing w:line="360" w:lineRule="auto"/>
        <w:jc w:val="both"/>
      </w:pPr>
      <w:r w:rsidRPr="000B6790">
        <w:t>Email</w:t>
      </w:r>
    </w:p>
    <w:p w14:paraId="7539F090" w14:textId="3B005794" w:rsidR="00C61314" w:rsidRPr="000B6790" w:rsidRDefault="00C61314" w:rsidP="00DA5C75">
      <w:pPr>
        <w:pStyle w:val="ListParagraph"/>
        <w:numPr>
          <w:ilvl w:val="0"/>
          <w:numId w:val="20"/>
        </w:numPr>
        <w:spacing w:line="360" w:lineRule="auto"/>
        <w:jc w:val="both"/>
      </w:pPr>
      <w:r w:rsidRPr="000B6790">
        <w:t>Password</w:t>
      </w:r>
    </w:p>
    <w:p w14:paraId="3629B32B" w14:textId="603BABB1" w:rsidR="00902C91" w:rsidRPr="000B6790" w:rsidRDefault="00C61314" w:rsidP="00DA5C75">
      <w:pPr>
        <w:jc w:val="both"/>
      </w:pPr>
      <w:r w:rsidRPr="000B6790">
        <w:t xml:space="preserve">If a user fails to provide any of the required details, </w:t>
      </w:r>
      <w:r w:rsidR="00550F3B" w:rsidRPr="000B6790">
        <w:t>the</w:t>
      </w:r>
      <w:r w:rsidR="00184113" w:rsidRPr="000B6790">
        <w:t xml:space="preserve"> user would be prevented from proceeding to other parts of the</w:t>
      </w:r>
      <w:r w:rsidR="00550F3B" w:rsidRPr="000B6790">
        <w:t xml:space="preserve"> application</w:t>
      </w:r>
      <w:r w:rsidR="00184113" w:rsidRPr="000B6790">
        <w:t>.</w:t>
      </w:r>
    </w:p>
    <w:p w14:paraId="78CB3862" w14:textId="3713652E" w:rsidR="00902C91" w:rsidRPr="000B6790" w:rsidRDefault="00184113" w:rsidP="00DA5C75">
      <w:pPr>
        <w:jc w:val="both"/>
      </w:pPr>
      <w:r w:rsidRPr="000B6790">
        <w:t>When a user has complete</w:t>
      </w:r>
      <w:r w:rsidR="00F03782" w:rsidRPr="000B6790">
        <w:t>d</w:t>
      </w:r>
      <w:r w:rsidRPr="000B6790">
        <w:t xml:space="preserve"> the sig</w:t>
      </w:r>
      <w:r w:rsidR="00110939" w:rsidRPr="000B6790">
        <w:t>n-</w:t>
      </w:r>
      <w:r w:rsidRPr="000B6790">
        <w:t xml:space="preserve">up process, he is automatically redirected to the to record page. </w:t>
      </w:r>
      <w:r w:rsidR="001A2B7C" w:rsidRPr="000B6790">
        <w:t>Upon getting to the record page</w:t>
      </w:r>
      <w:r w:rsidRPr="000B6790">
        <w:t>, the application asks the user to grant it permission to make use of the user’s microphone</w:t>
      </w:r>
      <w:r w:rsidR="001A2B7C" w:rsidRPr="000B6790">
        <w:t>. If the permission is not granted, the application prompts the user and automatically closes. However, if permission is granted, the application now allows the user to record his listening sessions and send the recording to the secure database.</w:t>
      </w:r>
    </w:p>
    <w:p w14:paraId="7E1D6163" w14:textId="1C4D03D2" w:rsidR="00110939" w:rsidRPr="000B6790" w:rsidRDefault="00110939" w:rsidP="00DA5C75">
      <w:pPr>
        <w:jc w:val="both"/>
      </w:pPr>
      <w:r w:rsidRPr="000B6790">
        <w:t>The recordings a sent to a web application which is made for only administrators. The administrators would have access to all the users’ profiles as well as their individual recordings.</w:t>
      </w:r>
    </w:p>
    <w:p w14:paraId="10B73F5E" w14:textId="77777777" w:rsidR="006C15C0" w:rsidRPr="000B6790" w:rsidRDefault="00110939" w:rsidP="00DA5C75">
      <w:pPr>
        <w:jc w:val="both"/>
      </w:pPr>
      <w:r w:rsidRPr="000B6790">
        <w:t xml:space="preserve">Every administrator is required to periodically go through users’ profiles and analyze their recorded samples. To carry out this analysis, an administrator is required to be actively signed-in on the web application. After this, the administrator opens a user’s recording and clicks the analyze button. </w:t>
      </w:r>
    </w:p>
    <w:p w14:paraId="5AD6A83D" w14:textId="77777777" w:rsidR="006C15C0" w:rsidRPr="000B6790" w:rsidRDefault="006C15C0" w:rsidP="00DA5C75">
      <w:pPr>
        <w:jc w:val="both"/>
      </w:pPr>
    </w:p>
    <w:p w14:paraId="5EC80C33" w14:textId="77777777" w:rsidR="006C15C0" w:rsidRPr="000B6790" w:rsidRDefault="006C15C0" w:rsidP="00DA5C75">
      <w:pPr>
        <w:jc w:val="both"/>
      </w:pPr>
    </w:p>
    <w:p w14:paraId="0D870A4E" w14:textId="77777777" w:rsidR="006C15C0" w:rsidRPr="000B6790" w:rsidRDefault="006C15C0" w:rsidP="00DA5C75">
      <w:pPr>
        <w:jc w:val="both"/>
      </w:pPr>
    </w:p>
    <w:p w14:paraId="519849F5" w14:textId="3B88E35C" w:rsidR="00110939" w:rsidRPr="000B6790" w:rsidRDefault="00110939" w:rsidP="00DA5C75">
      <w:pPr>
        <w:jc w:val="both"/>
      </w:pPr>
      <w:r w:rsidRPr="000B6790">
        <w:lastRenderedPageBreak/>
        <w:t>This activates the machine learning feature running on the server, so that a prediction on the nature of recording can be made. After a prediction is made, the system comes up with one three results:</w:t>
      </w:r>
    </w:p>
    <w:p w14:paraId="3B3744EB" w14:textId="0439E14D" w:rsidR="00110939" w:rsidRPr="000B6790" w:rsidRDefault="00110939" w:rsidP="00DA5C75">
      <w:pPr>
        <w:pStyle w:val="ListParagraph"/>
        <w:numPr>
          <w:ilvl w:val="0"/>
          <w:numId w:val="21"/>
        </w:numPr>
        <w:spacing w:line="360" w:lineRule="auto"/>
        <w:jc w:val="both"/>
        <w:rPr>
          <w:b/>
          <w:bCs/>
        </w:rPr>
      </w:pPr>
      <w:proofErr w:type="spellStart"/>
      <w:r w:rsidRPr="000B6790">
        <w:rPr>
          <w:b/>
          <w:bCs/>
        </w:rPr>
        <w:t>WazobiaFM</w:t>
      </w:r>
      <w:proofErr w:type="spellEnd"/>
    </w:p>
    <w:p w14:paraId="16DBDD9C" w14:textId="3C9D5440" w:rsidR="00110939" w:rsidRPr="000B6790" w:rsidRDefault="00110939" w:rsidP="00DA5C75">
      <w:pPr>
        <w:pStyle w:val="ListParagraph"/>
        <w:numPr>
          <w:ilvl w:val="0"/>
          <w:numId w:val="21"/>
        </w:numPr>
        <w:spacing w:line="360" w:lineRule="auto"/>
        <w:jc w:val="both"/>
        <w:rPr>
          <w:b/>
          <w:bCs/>
        </w:rPr>
      </w:pPr>
      <w:proofErr w:type="spellStart"/>
      <w:r w:rsidRPr="000B6790">
        <w:rPr>
          <w:b/>
          <w:bCs/>
        </w:rPr>
        <w:t>CityFM</w:t>
      </w:r>
      <w:proofErr w:type="spellEnd"/>
    </w:p>
    <w:p w14:paraId="7AB5E55A" w14:textId="3B850337" w:rsidR="00110939" w:rsidRPr="000B6790" w:rsidRDefault="00110939" w:rsidP="00DA5C75">
      <w:pPr>
        <w:pStyle w:val="ListParagraph"/>
        <w:numPr>
          <w:ilvl w:val="0"/>
          <w:numId w:val="21"/>
        </w:numPr>
        <w:spacing w:line="360" w:lineRule="auto"/>
        <w:jc w:val="both"/>
        <w:rPr>
          <w:b/>
          <w:bCs/>
        </w:rPr>
      </w:pPr>
      <w:proofErr w:type="spellStart"/>
      <w:r w:rsidRPr="000B6790">
        <w:rPr>
          <w:b/>
          <w:bCs/>
        </w:rPr>
        <w:t>HebronFM</w:t>
      </w:r>
      <w:proofErr w:type="spellEnd"/>
      <w:r w:rsidRPr="000B6790">
        <w:rPr>
          <w:b/>
          <w:bCs/>
        </w:rPr>
        <w:t xml:space="preserve"> </w:t>
      </w:r>
    </w:p>
    <w:p w14:paraId="78D93051" w14:textId="093A1F52" w:rsidR="00110939" w:rsidRPr="000B6790" w:rsidRDefault="00954575" w:rsidP="00DA5C75">
      <w:pPr>
        <w:jc w:val="both"/>
      </w:pPr>
      <w:r w:rsidRPr="000B6790">
        <w:t>An administrator is required to save the analysis session by clicking a save button. The system immediately updates the database in real-time and marks the recording as “analyzed”. During this process, the system simultaneously updates the analytics charts on the administrators’ dashboard to reflect the analysis that has been carried out by an administrator.</w:t>
      </w:r>
    </w:p>
    <w:p w14:paraId="594F7945" w14:textId="12149D15" w:rsidR="00E374A7" w:rsidRPr="000B6790" w:rsidRDefault="000B2D63" w:rsidP="00DA5C75">
      <w:pPr>
        <w:pStyle w:val="Heading3"/>
        <w:jc w:val="both"/>
      </w:pPr>
      <w:r w:rsidRPr="000B6790">
        <w:t>SOFTWARE INTERFACES</w:t>
      </w:r>
    </w:p>
    <w:p w14:paraId="1E45BFCC" w14:textId="2D89D7DD" w:rsidR="003F58E2" w:rsidRPr="000B6790" w:rsidRDefault="003F58E2" w:rsidP="00DA5C75">
      <w:pPr>
        <w:jc w:val="both"/>
      </w:pPr>
      <w:r w:rsidRPr="000B6790">
        <w:t>The mobile and web application communicate with the same database to send and receive data from users.</w:t>
      </w:r>
    </w:p>
    <w:p w14:paraId="478C1B6A" w14:textId="1F4319CE" w:rsidR="004B2507" w:rsidRPr="000B6790" w:rsidRDefault="003F58E2" w:rsidP="00DA5C75">
      <w:pPr>
        <w:jc w:val="both"/>
      </w:pPr>
      <w:r w:rsidRPr="000B6790">
        <w:t xml:space="preserve">The </w:t>
      </w:r>
      <w:r w:rsidR="0065484F" w:rsidRPr="000B6790">
        <w:t>web application</w:t>
      </w:r>
      <w:r w:rsidRPr="000B6790">
        <w:t xml:space="preserve"> also </w:t>
      </w:r>
      <w:r w:rsidR="00CF44AD" w:rsidRPr="000B6790">
        <w:t>uses technologies to ensure that all updates on the server are updated on the client on real time.</w:t>
      </w:r>
    </w:p>
    <w:p w14:paraId="0728BBAB" w14:textId="4E850385" w:rsidR="00803F0C" w:rsidRPr="000B6790" w:rsidRDefault="00803F0C" w:rsidP="00DA5C75">
      <w:pPr>
        <w:pStyle w:val="Heading2"/>
        <w:jc w:val="both"/>
      </w:pPr>
      <w:r w:rsidRPr="000B6790">
        <w:t>IMPLEMENTATION</w:t>
      </w:r>
    </w:p>
    <w:p w14:paraId="101DF045" w14:textId="0C13B842" w:rsidR="003409CC" w:rsidRPr="000B6790" w:rsidRDefault="00803F0C" w:rsidP="00DA5C75">
      <w:pPr>
        <w:jc w:val="both"/>
      </w:pPr>
      <w:r w:rsidRPr="000B6790">
        <w:t>The proposed system will consist of nine screens, out of which three are for the users’ mobile application and six are for the administrators. The following are the description of each screen:</w:t>
      </w:r>
    </w:p>
    <w:p w14:paraId="6B18547B" w14:textId="6C1A3952" w:rsidR="001C7A91" w:rsidRPr="000B6790" w:rsidRDefault="00803F0C" w:rsidP="00DA5C75">
      <w:pPr>
        <w:pStyle w:val="ListParagraph"/>
        <w:numPr>
          <w:ilvl w:val="0"/>
          <w:numId w:val="22"/>
        </w:numPr>
        <w:spacing w:line="360" w:lineRule="auto"/>
        <w:jc w:val="both"/>
      </w:pPr>
      <w:r w:rsidRPr="000B6790">
        <w:rPr>
          <w:b/>
          <w:bCs/>
        </w:rPr>
        <w:t>The</w:t>
      </w:r>
      <w:r w:rsidR="00521D37" w:rsidRPr="000B6790">
        <w:rPr>
          <w:b/>
          <w:bCs/>
        </w:rPr>
        <w:t xml:space="preserve"> </w:t>
      </w:r>
      <w:r w:rsidRPr="000B6790">
        <w:rPr>
          <w:b/>
          <w:bCs/>
        </w:rPr>
        <w:t>login screen for users:</w:t>
      </w:r>
      <w:r w:rsidRPr="000B6790">
        <w:t xml:space="preserve"> This is the screen where registered users request for permission and are granted permission into the system. A firebase package called firebase auth is responsible for this authentication process. The login screen text form input takes in two inputs, namely the email address and the password of the user. </w:t>
      </w:r>
    </w:p>
    <w:p w14:paraId="7714B654" w14:textId="3BC9C81C" w:rsidR="00803F0C" w:rsidRPr="000B6790" w:rsidRDefault="00803F0C" w:rsidP="00DA5C75">
      <w:pPr>
        <w:pStyle w:val="Default"/>
        <w:numPr>
          <w:ilvl w:val="0"/>
          <w:numId w:val="22"/>
        </w:numPr>
        <w:spacing w:line="360" w:lineRule="auto"/>
        <w:jc w:val="both"/>
        <w:rPr>
          <w:b/>
          <w:bCs/>
        </w:rPr>
      </w:pPr>
      <w:r w:rsidRPr="000B6790">
        <w:rPr>
          <w:b/>
          <w:bCs/>
        </w:rPr>
        <w:t xml:space="preserve">The sign-up </w:t>
      </w:r>
      <w:r w:rsidR="007B3240" w:rsidRPr="000B6790">
        <w:rPr>
          <w:b/>
          <w:bCs/>
        </w:rPr>
        <w:t>screen</w:t>
      </w:r>
      <w:r w:rsidR="000104C4" w:rsidRPr="000B6790">
        <w:rPr>
          <w:b/>
          <w:bCs/>
        </w:rPr>
        <w:t xml:space="preserve"> for users</w:t>
      </w:r>
      <w:r w:rsidRPr="000B6790">
        <w:rPr>
          <w:b/>
          <w:bCs/>
        </w:rPr>
        <w:t xml:space="preserve">: </w:t>
      </w:r>
      <w:r w:rsidR="00521D37" w:rsidRPr="000B6790">
        <w:t>The sign up is a screen with a sign</w:t>
      </w:r>
      <w:r w:rsidR="00733FAC" w:rsidRPr="000B6790">
        <w:t>-</w:t>
      </w:r>
      <w:r w:rsidR="00521D37" w:rsidRPr="000B6790">
        <w:t>up form. The aim of the sign</w:t>
      </w:r>
      <w:r w:rsidR="00733FAC" w:rsidRPr="000B6790">
        <w:t>-</w:t>
      </w:r>
      <w:r w:rsidR="00521D37" w:rsidRPr="000B6790">
        <w:t xml:space="preserve">up pages is to </w:t>
      </w:r>
      <w:r w:rsidR="00733FAC" w:rsidRPr="000B6790">
        <w:t>gather</w:t>
      </w:r>
      <w:r w:rsidR="00521D37" w:rsidRPr="000B6790">
        <w:t xml:space="preserve"> data </w:t>
      </w:r>
      <w:r w:rsidR="00733FAC" w:rsidRPr="000B6790">
        <w:t xml:space="preserve">about the user that would be needed in assigning a permission to the user. The data is stored in cloud </w:t>
      </w:r>
      <w:proofErr w:type="spellStart"/>
      <w:r w:rsidR="00733FAC" w:rsidRPr="000B6790">
        <w:t>firestore</w:t>
      </w:r>
      <w:proofErr w:type="spellEnd"/>
      <w:r w:rsidR="00733FAC" w:rsidRPr="000B6790">
        <w:t xml:space="preserve"> database with the help of firebase auth as shown in the figure below.</w:t>
      </w:r>
      <w:r w:rsidR="00521D37" w:rsidRPr="000B6790">
        <w:t xml:space="preserve"> </w:t>
      </w:r>
    </w:p>
    <w:p w14:paraId="45C872B7" w14:textId="1DBD9891" w:rsidR="003409CC" w:rsidRPr="000B6790" w:rsidRDefault="003409CC" w:rsidP="00DA5C75">
      <w:pPr>
        <w:pStyle w:val="Default"/>
        <w:numPr>
          <w:ilvl w:val="0"/>
          <w:numId w:val="22"/>
        </w:numPr>
        <w:spacing w:line="360" w:lineRule="auto"/>
        <w:jc w:val="both"/>
        <w:rPr>
          <w:b/>
          <w:bCs/>
        </w:rPr>
      </w:pPr>
      <w:r w:rsidRPr="000B6790">
        <w:rPr>
          <w:b/>
          <w:bCs/>
        </w:rPr>
        <w:t xml:space="preserve">Splash screen for users: </w:t>
      </w:r>
      <w:r w:rsidR="00594745" w:rsidRPr="000B6790">
        <w:t>The splash screen is the first screen that users see. It mainly gives information about the application.</w:t>
      </w:r>
    </w:p>
    <w:p w14:paraId="2E16FC5C" w14:textId="0D537C0F" w:rsidR="007B3240" w:rsidRPr="000B6790" w:rsidRDefault="007B3240" w:rsidP="00DA5C75">
      <w:pPr>
        <w:pStyle w:val="Default"/>
        <w:numPr>
          <w:ilvl w:val="0"/>
          <w:numId w:val="22"/>
        </w:numPr>
        <w:spacing w:line="360" w:lineRule="auto"/>
        <w:jc w:val="both"/>
        <w:rPr>
          <w:b/>
          <w:bCs/>
        </w:rPr>
      </w:pPr>
      <w:r w:rsidRPr="000B6790">
        <w:rPr>
          <w:b/>
          <w:bCs/>
        </w:rPr>
        <w:lastRenderedPageBreak/>
        <w:t xml:space="preserve">The landing page for admins and visitors: </w:t>
      </w:r>
      <w:r w:rsidRPr="000B6790">
        <w:t>This is the first page of the web application. It contains information about the entire application (both web and mobile). It also contains links for administrators to sign in and use the system.</w:t>
      </w:r>
    </w:p>
    <w:p w14:paraId="56CAF8DB" w14:textId="3F21E8FB" w:rsidR="007B3240" w:rsidRPr="000B6790" w:rsidRDefault="007B3240" w:rsidP="00DA5C75">
      <w:pPr>
        <w:pStyle w:val="Default"/>
        <w:numPr>
          <w:ilvl w:val="0"/>
          <w:numId w:val="22"/>
        </w:numPr>
        <w:spacing w:line="360" w:lineRule="auto"/>
        <w:jc w:val="both"/>
        <w:rPr>
          <w:b/>
          <w:bCs/>
        </w:rPr>
      </w:pPr>
      <w:r w:rsidRPr="000B6790">
        <w:rPr>
          <w:b/>
          <w:bCs/>
        </w:rPr>
        <w:t xml:space="preserve">The Login page for admins: </w:t>
      </w:r>
      <w:r w:rsidRPr="000B6790">
        <w:t>This is very similar to the login page for users only that it runs on the web and allows only administrators to login.</w:t>
      </w:r>
    </w:p>
    <w:p w14:paraId="12F3C6E5" w14:textId="00F3D24A" w:rsidR="007B3240" w:rsidRPr="000B6790" w:rsidRDefault="007B3240" w:rsidP="00DA5C75">
      <w:pPr>
        <w:pStyle w:val="Default"/>
        <w:numPr>
          <w:ilvl w:val="0"/>
          <w:numId w:val="22"/>
        </w:numPr>
        <w:spacing w:line="360" w:lineRule="auto"/>
        <w:jc w:val="both"/>
        <w:rPr>
          <w:b/>
          <w:bCs/>
        </w:rPr>
      </w:pPr>
      <w:r w:rsidRPr="000B6790">
        <w:rPr>
          <w:b/>
          <w:bCs/>
        </w:rPr>
        <w:t xml:space="preserve">The Dashboard for admins: </w:t>
      </w:r>
      <w:r w:rsidRPr="000B6790">
        <w:t>This is the first page presented to administrators that have successfully logged in. It contains visual ana</w:t>
      </w:r>
      <w:r w:rsidR="0037183B" w:rsidRPr="000B6790">
        <w:t xml:space="preserve">lytics like graphs and charts that give </w:t>
      </w:r>
      <w:proofErr w:type="spellStart"/>
      <w:r w:rsidR="0037183B" w:rsidRPr="000B6790">
        <w:t>a</w:t>
      </w:r>
      <w:proofErr w:type="spellEnd"/>
      <w:r w:rsidR="0037183B" w:rsidRPr="000B6790">
        <w:t xml:space="preserve"> real time overview of what is happening in the system.</w:t>
      </w:r>
    </w:p>
    <w:p w14:paraId="24D70560" w14:textId="6F01D355" w:rsidR="0037183B" w:rsidRPr="000B6790" w:rsidRDefault="0037183B" w:rsidP="00DA5C75">
      <w:pPr>
        <w:pStyle w:val="Default"/>
        <w:numPr>
          <w:ilvl w:val="0"/>
          <w:numId w:val="22"/>
        </w:numPr>
        <w:spacing w:line="360" w:lineRule="auto"/>
        <w:jc w:val="both"/>
        <w:rPr>
          <w:b/>
          <w:bCs/>
        </w:rPr>
      </w:pPr>
      <w:r w:rsidRPr="000B6790">
        <w:rPr>
          <w:b/>
          <w:bCs/>
        </w:rPr>
        <w:t xml:space="preserve">The users page for admins: </w:t>
      </w:r>
      <w:r w:rsidRPr="000B6790">
        <w:t xml:space="preserve">This page displays allow the users that have signed up </w:t>
      </w:r>
      <w:proofErr w:type="spellStart"/>
      <w:r w:rsidRPr="000B6790">
        <w:t>ato</w:t>
      </w:r>
      <w:proofErr w:type="spellEnd"/>
      <w:r w:rsidRPr="000B6790">
        <w:t xml:space="preserve"> the platform.</w:t>
      </w:r>
    </w:p>
    <w:p w14:paraId="34154835" w14:textId="33F48D21" w:rsidR="0037183B" w:rsidRPr="000B6790" w:rsidRDefault="0037183B" w:rsidP="00DA5C75">
      <w:pPr>
        <w:pStyle w:val="Default"/>
        <w:numPr>
          <w:ilvl w:val="0"/>
          <w:numId w:val="22"/>
        </w:numPr>
        <w:spacing w:line="360" w:lineRule="auto"/>
        <w:jc w:val="both"/>
        <w:rPr>
          <w:b/>
          <w:bCs/>
        </w:rPr>
      </w:pPr>
      <w:r w:rsidRPr="000B6790">
        <w:rPr>
          <w:b/>
          <w:bCs/>
        </w:rPr>
        <w:t xml:space="preserve">The audio recordings page for admins: </w:t>
      </w:r>
      <w:r w:rsidRPr="000B6790">
        <w:t>This page contains the raw audio files that have been sent by the users.</w:t>
      </w:r>
    </w:p>
    <w:p w14:paraId="47D6F385" w14:textId="1DEC2F85" w:rsidR="0037183B" w:rsidRPr="000B6790" w:rsidRDefault="0037183B" w:rsidP="00DA5C75">
      <w:pPr>
        <w:pStyle w:val="Default"/>
        <w:numPr>
          <w:ilvl w:val="0"/>
          <w:numId w:val="22"/>
        </w:numPr>
        <w:spacing w:line="360" w:lineRule="auto"/>
        <w:jc w:val="both"/>
        <w:rPr>
          <w:b/>
          <w:bCs/>
        </w:rPr>
      </w:pPr>
      <w:r w:rsidRPr="000B6790">
        <w:rPr>
          <w:b/>
          <w:bCs/>
        </w:rPr>
        <w:t xml:space="preserve">The user profile page: </w:t>
      </w:r>
      <w:r w:rsidRPr="000B6790">
        <w:t>This page contains specifics about a user. It contains things like a user’s name, email etc. It also contains all the recordings that a user has sent as well as the format of the recordings.</w:t>
      </w:r>
    </w:p>
    <w:p w14:paraId="5A12EBB9" w14:textId="04CC47BC" w:rsidR="00803F0C" w:rsidRPr="000B6790" w:rsidRDefault="001C7A91" w:rsidP="00DA5C75">
      <w:pPr>
        <w:pStyle w:val="ListParagraph"/>
        <w:spacing w:line="360" w:lineRule="auto"/>
        <w:jc w:val="both"/>
      </w:pPr>
      <w:r w:rsidRPr="000B6790">
        <w:rPr>
          <w:noProof/>
        </w:rPr>
        <w:drawing>
          <wp:inline distT="0" distB="0" distL="0" distR="0" wp14:anchorId="26BF44D0" wp14:editId="36F01227">
            <wp:extent cx="5374257" cy="276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5414058" cy="2789104"/>
                    </a:xfrm>
                    <a:prstGeom prst="rect">
                      <a:avLst/>
                    </a:prstGeom>
                  </pic:spPr>
                </pic:pic>
              </a:graphicData>
            </a:graphic>
          </wp:inline>
        </w:drawing>
      </w:r>
    </w:p>
    <w:p w14:paraId="4FC001E0" w14:textId="261671D2" w:rsidR="003310DC" w:rsidRPr="000B6790" w:rsidRDefault="003310DC" w:rsidP="00DA5C75">
      <w:pPr>
        <w:jc w:val="both"/>
      </w:pPr>
      <w:r w:rsidRPr="000B6790">
        <w:tab/>
        <w:t>Firebase Authentication</w:t>
      </w:r>
    </w:p>
    <w:p w14:paraId="461944FA" w14:textId="527813CB" w:rsidR="001F3A33" w:rsidRPr="000B6790" w:rsidRDefault="001F3A33" w:rsidP="00DA5C75">
      <w:pPr>
        <w:jc w:val="both"/>
      </w:pPr>
    </w:p>
    <w:p w14:paraId="639C3EF1" w14:textId="77777777" w:rsidR="001F3A33" w:rsidRPr="000B6790" w:rsidRDefault="001F3A33" w:rsidP="00DA5C75">
      <w:pPr>
        <w:jc w:val="both"/>
      </w:pPr>
    </w:p>
    <w:p w14:paraId="7C269997" w14:textId="13ABA3DD" w:rsidR="003310DC" w:rsidRPr="000B6790" w:rsidRDefault="003310DC" w:rsidP="00DA5C75">
      <w:pPr>
        <w:pStyle w:val="Heading3"/>
        <w:jc w:val="both"/>
      </w:pPr>
      <w:r w:rsidRPr="000B6790">
        <w:lastRenderedPageBreak/>
        <w:t>USE CASE DIAGRAMS</w:t>
      </w:r>
    </w:p>
    <w:p w14:paraId="3D718273" w14:textId="3B8E7414" w:rsidR="001F3A33" w:rsidRPr="000B6790" w:rsidRDefault="001F3A33" w:rsidP="00DA5C75">
      <w:pPr>
        <w:jc w:val="both"/>
      </w:pPr>
      <w:r w:rsidRPr="000B6790">
        <w:t xml:space="preserve">Use case diagrams are employed to collect the requirements of a system, including internal and external impacts, generally design requirements. The use case diagrams </w:t>
      </w:r>
      <w:r w:rsidRPr="000B6790">
        <w:t>below show</w:t>
      </w:r>
      <w:r w:rsidRPr="000B6790">
        <w:t xml:space="preserve"> the number of screens and the level of access</w:t>
      </w:r>
      <w:r w:rsidRPr="000B6790">
        <w:t xml:space="preserve"> available to both users and administrators.</w:t>
      </w:r>
    </w:p>
    <w:p w14:paraId="7DEF3CD4" w14:textId="642DFB8D" w:rsidR="00A548D0" w:rsidRPr="000B6790" w:rsidRDefault="00A548D0" w:rsidP="00DA5C75">
      <w:pPr>
        <w:jc w:val="both"/>
      </w:pPr>
    </w:p>
    <w:p w14:paraId="58F8247C" w14:textId="295357BC" w:rsidR="005C34F9" w:rsidRPr="000B6790" w:rsidRDefault="00960897" w:rsidP="00DA5C75">
      <w:pPr>
        <w:jc w:val="both"/>
      </w:pPr>
      <w:r>
        <w:rPr>
          <w:noProof/>
        </w:rPr>
        <w:drawing>
          <wp:inline distT="0" distB="0" distL="0" distR="0" wp14:anchorId="7D599884" wp14:editId="10188243">
            <wp:extent cx="5943600" cy="485203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5943600" cy="4852035"/>
                    </a:xfrm>
                    <a:prstGeom prst="rect">
                      <a:avLst/>
                    </a:prstGeom>
                  </pic:spPr>
                </pic:pic>
              </a:graphicData>
            </a:graphic>
          </wp:inline>
        </w:drawing>
      </w:r>
    </w:p>
    <w:p w14:paraId="5874BFA4" w14:textId="425450D7" w:rsidR="00B44D16" w:rsidRPr="000B6790" w:rsidRDefault="00B44D16" w:rsidP="00DA5C75">
      <w:pPr>
        <w:jc w:val="both"/>
      </w:pPr>
      <w:r w:rsidRPr="000B6790">
        <w:t>Mobile use case diagram</w:t>
      </w:r>
    </w:p>
    <w:p w14:paraId="37AE0EFD" w14:textId="658FD5A3" w:rsidR="006E09E3" w:rsidRPr="000B6790" w:rsidRDefault="00960897" w:rsidP="00DA5C75">
      <w:pPr>
        <w:jc w:val="both"/>
      </w:pPr>
      <w:r>
        <w:rPr>
          <w:noProof/>
        </w:rPr>
        <w:lastRenderedPageBreak/>
        <w:drawing>
          <wp:inline distT="0" distB="0" distL="0" distR="0" wp14:anchorId="5A03AD5F" wp14:editId="4549DF67">
            <wp:extent cx="5943600" cy="600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a:extLst>
                        <a:ext uri="{28A0092B-C50C-407E-A947-70E740481C1C}">
                          <a14:useLocalDpi xmlns:a14="http://schemas.microsoft.com/office/drawing/2010/main" val="0"/>
                        </a:ext>
                      </a:extLst>
                    </a:blip>
                    <a:stretch>
                      <a:fillRect/>
                    </a:stretch>
                  </pic:blipFill>
                  <pic:spPr>
                    <a:xfrm>
                      <a:off x="0" y="0"/>
                      <a:ext cx="5943600" cy="6007100"/>
                    </a:xfrm>
                    <a:prstGeom prst="rect">
                      <a:avLst/>
                    </a:prstGeom>
                  </pic:spPr>
                </pic:pic>
              </a:graphicData>
            </a:graphic>
          </wp:inline>
        </w:drawing>
      </w:r>
    </w:p>
    <w:p w14:paraId="54CB9CA9" w14:textId="070406D4" w:rsidR="006E09E3" w:rsidRPr="000B6790" w:rsidRDefault="00B15F78" w:rsidP="00DA5C75">
      <w:pPr>
        <w:jc w:val="both"/>
      </w:pPr>
      <w:r w:rsidRPr="000B6790">
        <w:t>Web use case diagram for administrators</w:t>
      </w:r>
    </w:p>
    <w:p w14:paraId="7FA4760A" w14:textId="64150495" w:rsidR="002C703F" w:rsidRPr="000B6790" w:rsidRDefault="00A32067" w:rsidP="00DA5C75">
      <w:pPr>
        <w:pStyle w:val="Heading3"/>
        <w:jc w:val="both"/>
      </w:pPr>
      <w:r w:rsidRPr="000B6790">
        <w:t>CLASS DIAGRAMS</w:t>
      </w:r>
    </w:p>
    <w:p w14:paraId="155DB454" w14:textId="4BE186A1" w:rsidR="00A32067" w:rsidRPr="000B6790" w:rsidRDefault="006D0EEB" w:rsidP="00DA5C75">
      <w:pPr>
        <w:jc w:val="both"/>
      </w:pPr>
      <w:r w:rsidRPr="000B6790">
        <w:t xml:space="preserve">A class diagram is a static diagram because it describes the static perspective on an application. A class diagram is used for building blocks of executable codes for the application </w:t>
      </w:r>
      <w:proofErr w:type="gramStart"/>
      <w:r w:rsidRPr="000B6790">
        <w:t>and also</w:t>
      </w:r>
      <w:proofErr w:type="gramEnd"/>
      <w:r w:rsidRPr="000B6790">
        <w:t xml:space="preserve"> describing and documenting different aspects of the system. The class diagrams show the attributes and methods in a class </w:t>
      </w:r>
      <w:proofErr w:type="gramStart"/>
      <w:r w:rsidRPr="000B6790">
        <w:t>and also</w:t>
      </w:r>
      <w:proofErr w:type="gramEnd"/>
      <w:r w:rsidRPr="000B6790">
        <w:t xml:space="preserve"> the relationship between classes in a project.</w:t>
      </w:r>
    </w:p>
    <w:p w14:paraId="4439D60E" w14:textId="77777777" w:rsidR="00454F84" w:rsidRPr="000B6790" w:rsidRDefault="00454F84" w:rsidP="00DA5C75">
      <w:pPr>
        <w:jc w:val="both"/>
      </w:pPr>
    </w:p>
    <w:p w14:paraId="57F8F15B" w14:textId="623E89CA" w:rsidR="00472314" w:rsidRPr="000B6790" w:rsidRDefault="00710EB2" w:rsidP="000B6790">
      <w:pPr>
        <w:pStyle w:val="Heading1"/>
      </w:pPr>
      <w:r w:rsidRPr="000B6790">
        <w:lastRenderedPageBreak/>
        <w:t>IMPLEMENTATION AND TESTING</w:t>
      </w:r>
    </w:p>
    <w:p w14:paraId="1438FEAD" w14:textId="7FF7866B" w:rsidR="00230E90" w:rsidRPr="000B6790" w:rsidRDefault="00230E90" w:rsidP="00DA5C75">
      <w:pPr>
        <w:pStyle w:val="Heading2"/>
        <w:jc w:val="both"/>
      </w:pPr>
      <w:r w:rsidRPr="000B6790">
        <w:t>INTRODUCTION</w:t>
      </w:r>
    </w:p>
    <w:p w14:paraId="55ECB86C" w14:textId="0AFC501F" w:rsidR="00230E90" w:rsidRPr="000B6790" w:rsidRDefault="00974486" w:rsidP="00DA5C75">
      <w:pPr>
        <w:jc w:val="both"/>
        <w:rPr>
          <w:rFonts w:eastAsia="Arial"/>
        </w:rPr>
      </w:pPr>
      <w:r w:rsidRPr="000B6790">
        <w:rPr>
          <w:rFonts w:eastAsia="Arial"/>
        </w:rPr>
        <w:t xml:space="preserve">This chapter highlights the work that </w:t>
      </w:r>
      <w:r w:rsidRPr="000B6790">
        <w:rPr>
          <w:rFonts w:eastAsia="Arial"/>
        </w:rPr>
        <w:t>was</w:t>
      </w:r>
      <w:r w:rsidRPr="000B6790">
        <w:rPr>
          <w:rFonts w:eastAsia="Arial"/>
        </w:rPr>
        <w:t xml:space="preserve"> done during the development process of this project. The implementation of every </w:t>
      </w:r>
      <w:r w:rsidRPr="000B6790">
        <w:rPr>
          <w:rFonts w:eastAsia="Arial"/>
        </w:rPr>
        <w:t>component</w:t>
      </w:r>
      <w:r w:rsidRPr="000B6790">
        <w:rPr>
          <w:rFonts w:eastAsia="Arial"/>
        </w:rPr>
        <w:t xml:space="preserve"> that makes up this system</w:t>
      </w:r>
      <w:r w:rsidRPr="000B6790">
        <w:rPr>
          <w:rFonts w:eastAsia="Arial"/>
        </w:rPr>
        <w:t>,</w:t>
      </w:r>
      <w:r w:rsidRPr="000B6790">
        <w:rPr>
          <w:rFonts w:eastAsia="Arial"/>
        </w:rPr>
        <w:t xml:space="preserve"> </w:t>
      </w:r>
      <w:r w:rsidRPr="000B6790">
        <w:rPr>
          <w:rFonts w:eastAsia="Arial"/>
        </w:rPr>
        <w:t>the</w:t>
      </w:r>
      <w:r w:rsidRPr="000B6790">
        <w:rPr>
          <w:rFonts w:eastAsia="Arial"/>
        </w:rPr>
        <w:t xml:space="preserve"> performance of the system as a whole and its components are </w:t>
      </w:r>
      <w:r w:rsidRPr="000B6790">
        <w:rPr>
          <w:rFonts w:eastAsia="Arial"/>
        </w:rPr>
        <w:t>also tested</w:t>
      </w:r>
      <w:r w:rsidRPr="000B6790">
        <w:rPr>
          <w:rFonts w:eastAsia="Arial"/>
        </w:rPr>
        <w:t xml:space="preserve">. This chapter shows the results of the work that </w:t>
      </w:r>
      <w:r w:rsidRPr="000B6790">
        <w:rPr>
          <w:rFonts w:eastAsia="Arial"/>
        </w:rPr>
        <w:t>was</w:t>
      </w:r>
      <w:r w:rsidRPr="000B6790">
        <w:rPr>
          <w:rFonts w:eastAsia="Arial"/>
        </w:rPr>
        <w:t xml:space="preserve"> carried out at various sections of the project.</w:t>
      </w:r>
    </w:p>
    <w:p w14:paraId="0C9A6213" w14:textId="77EF3747" w:rsidR="009411F5" w:rsidRPr="000B6790" w:rsidRDefault="009411F5" w:rsidP="009411F5">
      <w:pPr>
        <w:pStyle w:val="Heading2"/>
        <w:rPr>
          <w:rFonts w:eastAsia="Arial"/>
        </w:rPr>
      </w:pPr>
      <w:r w:rsidRPr="000B6790">
        <w:rPr>
          <w:rFonts w:eastAsia="Arial"/>
        </w:rPr>
        <w:t>SCOPE</w:t>
      </w:r>
    </w:p>
    <w:p w14:paraId="2F289AA7" w14:textId="5D44390C" w:rsidR="009411F5" w:rsidRPr="000B6790" w:rsidRDefault="00F07715" w:rsidP="009411F5">
      <w:r w:rsidRPr="000B6790">
        <w:t>At</w:t>
      </w:r>
      <w:r w:rsidR="009411F5" w:rsidRPr="000B6790">
        <w:t xml:space="preserve"> the time of writing this report, </w:t>
      </w:r>
      <w:r w:rsidRPr="000B6790">
        <w:t xml:space="preserve">the name I have chosen for the application </w:t>
      </w:r>
      <w:r w:rsidR="009411F5" w:rsidRPr="000B6790">
        <w:t>is “Metered”</w:t>
      </w:r>
      <w:r w:rsidRPr="000B6790">
        <w:t xml:space="preserve"> for the sake of reference. Metered would provide a way to measure a radio audience by leveraging a mobile and web application. The mobile application is expected to be used by radio listeners while the web application is expected to be used by administrators. All system information is maintained in a NoSQL database called cloud </w:t>
      </w:r>
      <w:proofErr w:type="spellStart"/>
      <w:r w:rsidRPr="000B6790">
        <w:t>firestore</w:t>
      </w:r>
      <w:proofErr w:type="spellEnd"/>
      <w:r w:rsidRPr="000B6790">
        <w:t>.</w:t>
      </w:r>
    </w:p>
    <w:p w14:paraId="1D4D749A" w14:textId="5574AA24" w:rsidR="00F07715" w:rsidRPr="000B6790" w:rsidRDefault="00F07715" w:rsidP="009411F5">
      <w:r w:rsidRPr="000B6790">
        <w:t>On opening the mobile application for the first time, a user is expected to sign up by providing some of his data.</w:t>
      </w:r>
    </w:p>
    <w:p w14:paraId="64A54405" w14:textId="2B0F8DC2" w:rsidR="00F07715" w:rsidRPr="000B6790" w:rsidRDefault="00F07715" w:rsidP="009411F5">
      <w:r w:rsidRPr="000B6790">
        <w:t>The mobile application has some of the following functionality:</w:t>
      </w:r>
    </w:p>
    <w:p w14:paraId="0EBE0B78" w14:textId="692F07CC" w:rsidR="00F07715" w:rsidRPr="000B6790" w:rsidRDefault="00F07715" w:rsidP="00F07715">
      <w:pPr>
        <w:pStyle w:val="ListParagraph"/>
        <w:numPr>
          <w:ilvl w:val="0"/>
          <w:numId w:val="34"/>
        </w:numPr>
        <w:spacing w:line="360" w:lineRule="auto"/>
      </w:pPr>
      <w:r w:rsidRPr="000B6790">
        <w:t>Obtaining permission from users to access their microphones.</w:t>
      </w:r>
    </w:p>
    <w:p w14:paraId="4C4B06D5" w14:textId="6F506B87" w:rsidR="00F07715" w:rsidRPr="000B6790" w:rsidRDefault="00F07715" w:rsidP="00F07715">
      <w:pPr>
        <w:pStyle w:val="ListParagraph"/>
        <w:numPr>
          <w:ilvl w:val="0"/>
          <w:numId w:val="34"/>
        </w:numPr>
        <w:spacing w:line="360" w:lineRule="auto"/>
      </w:pPr>
      <w:r w:rsidRPr="000B6790">
        <w:t>Recording radio listenership.</w:t>
      </w:r>
    </w:p>
    <w:p w14:paraId="2503FB5B" w14:textId="77AFFD18" w:rsidR="00F07715" w:rsidRPr="000B6790" w:rsidRDefault="00F07715" w:rsidP="00F07715">
      <w:pPr>
        <w:pStyle w:val="ListParagraph"/>
        <w:numPr>
          <w:ilvl w:val="0"/>
          <w:numId w:val="34"/>
        </w:numPr>
        <w:spacing w:line="360" w:lineRule="auto"/>
      </w:pPr>
      <w:r w:rsidRPr="000B6790">
        <w:t>Making post requests to the database.</w:t>
      </w:r>
    </w:p>
    <w:p w14:paraId="358D6FA4" w14:textId="58AFF9CA" w:rsidR="00F07715" w:rsidRPr="000B6790" w:rsidRDefault="000B6790" w:rsidP="00F07715">
      <w:r w:rsidRPr="000B6790">
        <w:t>While the web application has some of the following functionality:</w:t>
      </w:r>
    </w:p>
    <w:p w14:paraId="720EAC0C" w14:textId="1D912E9B" w:rsidR="000B6790" w:rsidRPr="000B6790" w:rsidRDefault="000B6790" w:rsidP="000B6790">
      <w:pPr>
        <w:pStyle w:val="ListParagraph"/>
        <w:numPr>
          <w:ilvl w:val="0"/>
          <w:numId w:val="35"/>
        </w:numPr>
        <w:spacing w:line="360" w:lineRule="auto"/>
      </w:pPr>
      <w:r w:rsidRPr="000B6790">
        <w:t>Real-time audio upload tracking.</w:t>
      </w:r>
    </w:p>
    <w:p w14:paraId="65B5B83D" w14:textId="406B06CB" w:rsidR="000B6790" w:rsidRPr="000B6790" w:rsidRDefault="000B6790" w:rsidP="000B6790">
      <w:pPr>
        <w:pStyle w:val="ListParagraph"/>
        <w:numPr>
          <w:ilvl w:val="0"/>
          <w:numId w:val="35"/>
        </w:numPr>
        <w:spacing w:line="360" w:lineRule="auto"/>
      </w:pPr>
      <w:r w:rsidRPr="000B6790">
        <w:t>Audio file analysis with machine learning.</w:t>
      </w:r>
    </w:p>
    <w:p w14:paraId="64F07754" w14:textId="3E0C4032" w:rsidR="000B6790" w:rsidRDefault="000B6790" w:rsidP="000B6790">
      <w:pPr>
        <w:pStyle w:val="ListParagraph"/>
        <w:numPr>
          <w:ilvl w:val="0"/>
          <w:numId w:val="35"/>
        </w:numPr>
        <w:spacing w:line="360" w:lineRule="auto"/>
      </w:pPr>
      <w:r w:rsidRPr="000B6790">
        <w:t>Visualizing radio listenership with charts and graphs.</w:t>
      </w:r>
    </w:p>
    <w:p w14:paraId="77078678" w14:textId="3DEB5C67" w:rsidR="00960897" w:rsidRDefault="00960897" w:rsidP="00960897"/>
    <w:p w14:paraId="0944BBDB" w14:textId="2CE76B45" w:rsidR="00960897" w:rsidRDefault="00960897" w:rsidP="00960897"/>
    <w:p w14:paraId="450AFE13" w14:textId="77777777" w:rsidR="00960897" w:rsidRPr="000B6790" w:rsidRDefault="00960897" w:rsidP="00960897"/>
    <w:p w14:paraId="2240F3CB" w14:textId="62E2ACE2" w:rsidR="000B6790" w:rsidRPr="000B6790" w:rsidRDefault="000B6790" w:rsidP="000B6790">
      <w:pPr>
        <w:pStyle w:val="Heading2"/>
      </w:pPr>
      <w:r w:rsidRPr="000B6790">
        <w:lastRenderedPageBreak/>
        <w:t>MOBILE INTERFACES</w:t>
      </w:r>
    </w:p>
    <w:p w14:paraId="2D0F4F24" w14:textId="1C50601D" w:rsidR="000B6790" w:rsidRDefault="000B6790" w:rsidP="00871CE7">
      <w:pPr>
        <w:jc w:val="both"/>
      </w:pPr>
      <w:r w:rsidRPr="000B6790">
        <w:t xml:space="preserve">The UI of the mobile application, their functionalities and their level of accessibility </w:t>
      </w:r>
      <w:r w:rsidR="00DA4DB6">
        <w:t>are</w:t>
      </w:r>
      <w:r w:rsidRPr="000B6790">
        <w:t xml:space="preserv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018E" w14:paraId="19CA9894" w14:textId="77777777" w:rsidTr="0033018E">
        <w:tc>
          <w:tcPr>
            <w:tcW w:w="4675" w:type="dxa"/>
          </w:tcPr>
          <w:p w14:paraId="507A4394" w14:textId="07C34375" w:rsidR="0033018E" w:rsidRDefault="0033018E" w:rsidP="0033018E">
            <w:pPr>
              <w:jc w:val="center"/>
            </w:pPr>
            <w:r>
              <w:rPr>
                <w:noProof/>
              </w:rPr>
              <w:drawing>
                <wp:inline distT="0" distB="0" distL="0" distR="0" wp14:anchorId="68FFA110" wp14:editId="1C850340">
                  <wp:extent cx="2475230" cy="3761117"/>
                  <wp:effectExtent l="0" t="0" r="127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22213" cy="3832507"/>
                          </a:xfrm>
                          <a:prstGeom prst="rect">
                            <a:avLst/>
                          </a:prstGeom>
                        </pic:spPr>
                      </pic:pic>
                    </a:graphicData>
                  </a:graphic>
                </wp:inline>
              </w:drawing>
            </w:r>
          </w:p>
        </w:tc>
        <w:tc>
          <w:tcPr>
            <w:tcW w:w="4675" w:type="dxa"/>
          </w:tcPr>
          <w:p w14:paraId="7D7F5AC8" w14:textId="399D7D79" w:rsidR="0033018E" w:rsidRDefault="0033018E" w:rsidP="0033018E">
            <w:pPr>
              <w:jc w:val="center"/>
            </w:pPr>
            <w:r>
              <w:rPr>
                <w:noProof/>
              </w:rPr>
              <w:drawing>
                <wp:inline distT="0" distB="0" distL="0" distR="0" wp14:anchorId="69E36CD0" wp14:editId="02877D94">
                  <wp:extent cx="2510119" cy="3778370"/>
                  <wp:effectExtent l="0" t="0" r="508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56746" cy="3848556"/>
                          </a:xfrm>
                          <a:prstGeom prst="rect">
                            <a:avLst/>
                          </a:prstGeom>
                        </pic:spPr>
                      </pic:pic>
                    </a:graphicData>
                  </a:graphic>
                </wp:inline>
              </w:drawing>
            </w:r>
          </w:p>
        </w:tc>
      </w:tr>
    </w:tbl>
    <w:p w14:paraId="1730F95E" w14:textId="13A80AE3" w:rsidR="0033018E" w:rsidRDefault="0033018E" w:rsidP="000B6790"/>
    <w:p w14:paraId="30B65E10" w14:textId="5F435D1C" w:rsidR="0033018E" w:rsidRDefault="0033018E" w:rsidP="000B6790"/>
    <w:p w14:paraId="7E91F8BE" w14:textId="66F46358" w:rsidR="0033018E" w:rsidRDefault="0033018E" w:rsidP="000B6790"/>
    <w:p w14:paraId="4894029B" w14:textId="676B3A98" w:rsidR="0033018E" w:rsidRDefault="0033018E" w:rsidP="000B6790">
      <w:r>
        <w:t xml:space="preserve">Figure ***** is the register screen, it contains a form that a new user is required to fill. </w:t>
      </w:r>
      <w:proofErr w:type="spellStart"/>
      <w:r>
        <w:t>Afer</w:t>
      </w:r>
      <w:proofErr w:type="spellEnd"/>
      <w:r>
        <w:t xml:space="preserve"> the completion of this form, his details are stored in cloud </w:t>
      </w:r>
      <w:proofErr w:type="spellStart"/>
      <w:proofErr w:type="gramStart"/>
      <w:r>
        <w:t>firestore</w:t>
      </w:r>
      <w:proofErr w:type="spellEnd"/>
      <w:proofErr w:type="gramEnd"/>
      <w:r>
        <w:t xml:space="preserve"> and he is redirected to the record screen</w:t>
      </w:r>
      <w:r w:rsidR="003F6C1C">
        <w:t xml:space="preserve"> where he recording his listening pattern</w:t>
      </w:r>
      <w:r>
        <w:t>.</w:t>
      </w:r>
    </w:p>
    <w:p w14:paraId="2ED17891" w14:textId="77777777" w:rsidR="003F6C1C" w:rsidRDefault="003F6C1C" w:rsidP="000B6790"/>
    <w:p w14:paraId="04D50260" w14:textId="77777777" w:rsidR="003F6C1C" w:rsidRDefault="003F6C1C" w:rsidP="000B6790"/>
    <w:p w14:paraId="05D3D406" w14:textId="22E93C3B" w:rsidR="003F6C1C" w:rsidRDefault="003F6C1C" w:rsidP="000B6790"/>
    <w:p w14:paraId="68B87661" w14:textId="77777777" w:rsidR="00221ACD" w:rsidRDefault="00221ACD" w:rsidP="000B6790"/>
    <w:p w14:paraId="6949CC61" w14:textId="61BAAAF6" w:rsidR="0033018E" w:rsidRDefault="0033018E" w:rsidP="000B6790">
      <w:r>
        <w:lastRenderedPageBreak/>
        <w:t>On the other hand, a</w:t>
      </w:r>
      <w:r w:rsidR="003F6C1C">
        <w:t xml:space="preserve"> previously </w:t>
      </w:r>
      <w:r>
        <w:t xml:space="preserve">existing user will be taken to the login screen where </w:t>
      </w:r>
      <w:proofErr w:type="gramStart"/>
      <w:r>
        <w:t>he’ll</w:t>
      </w:r>
      <w:proofErr w:type="gramEnd"/>
      <w:r>
        <w:t xml:space="preserve"> be required to sign in.</w:t>
      </w:r>
      <w:r w:rsidR="003F6C1C">
        <w:t xml:space="preserve"> The figure **** below shows the sign in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F6C1C" w14:paraId="01679A74" w14:textId="77777777" w:rsidTr="00D14B27">
        <w:tc>
          <w:tcPr>
            <w:tcW w:w="4675" w:type="dxa"/>
          </w:tcPr>
          <w:p w14:paraId="2000793F" w14:textId="0D3040EF" w:rsidR="003F6C1C" w:rsidRDefault="003F6C1C" w:rsidP="00D14B27">
            <w:pPr>
              <w:jc w:val="center"/>
            </w:pPr>
            <w:r>
              <w:rPr>
                <w:noProof/>
              </w:rPr>
              <w:drawing>
                <wp:inline distT="0" distB="0" distL="0" distR="0" wp14:anchorId="0F37D9A8" wp14:editId="16F9F556">
                  <wp:extent cx="2553335" cy="3847381"/>
                  <wp:effectExtent l="0" t="0" r="0" b="1270"/>
                  <wp:docPr id="21" name="Picture 21" descr="A picture containing text, monitor, black,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monitor, black, electronic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9253" cy="3901502"/>
                          </a:xfrm>
                          <a:prstGeom prst="rect">
                            <a:avLst/>
                          </a:prstGeom>
                        </pic:spPr>
                      </pic:pic>
                    </a:graphicData>
                  </a:graphic>
                </wp:inline>
              </w:drawing>
            </w:r>
          </w:p>
        </w:tc>
        <w:tc>
          <w:tcPr>
            <w:tcW w:w="4675" w:type="dxa"/>
          </w:tcPr>
          <w:p w14:paraId="4D383C21" w14:textId="4FACCAEA" w:rsidR="003F6C1C" w:rsidRDefault="003F6C1C" w:rsidP="00D14B27">
            <w:pPr>
              <w:jc w:val="center"/>
            </w:pPr>
            <w:r>
              <w:rPr>
                <w:noProof/>
              </w:rPr>
              <w:drawing>
                <wp:inline distT="0" distB="0" distL="0" distR="0" wp14:anchorId="32F14D5F" wp14:editId="10CA5E78">
                  <wp:extent cx="2544404" cy="3856008"/>
                  <wp:effectExtent l="0" t="0" r="8890" b="0"/>
                  <wp:docPr id="22" name="Picture 2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75945" cy="3903808"/>
                          </a:xfrm>
                          <a:prstGeom prst="rect">
                            <a:avLst/>
                          </a:prstGeom>
                        </pic:spPr>
                      </pic:pic>
                    </a:graphicData>
                  </a:graphic>
                </wp:inline>
              </w:drawing>
            </w:r>
          </w:p>
        </w:tc>
      </w:tr>
    </w:tbl>
    <w:p w14:paraId="412ABF7A" w14:textId="513D8006" w:rsidR="003F6C1C" w:rsidRDefault="003F6C1C" w:rsidP="000B6790"/>
    <w:p w14:paraId="01E18417" w14:textId="1CA654B4" w:rsidR="003F6C1C" w:rsidRDefault="003F6C1C" w:rsidP="000B6790">
      <w:r>
        <w:t xml:space="preserve">After an existing user has successfully signed in, </w:t>
      </w:r>
      <w:proofErr w:type="gramStart"/>
      <w:r>
        <w:t>he’ll</w:t>
      </w:r>
      <w:proofErr w:type="gramEnd"/>
      <w:r>
        <w:t xml:space="preserve"> be taken to the record screen where he</w:t>
      </w:r>
      <w:r w:rsidR="00221ACD">
        <w:t xml:space="preserve"> is </w:t>
      </w:r>
      <w:r>
        <w:t xml:space="preserve">required to start recording what he is listening to. Before the recording process starts the application asks for the user’s permission to </w:t>
      </w:r>
      <w:r w:rsidR="00221ACD">
        <w:t>use the device’s microphone. Once the permission is granted, the recording process starts. After the recording process is completed, it starts uploading the recording to firebase. If all goes well, the user is prompted that is audio recording has been successfully uploaded to the servers. The next set of figures illustrate the recording process in the mobile application.</w:t>
      </w:r>
    </w:p>
    <w:p w14:paraId="67C6F3CB" w14:textId="6525C902" w:rsidR="003F6C1C" w:rsidRDefault="003F6C1C" w:rsidP="000B6790"/>
    <w:p w14:paraId="759D31A2" w14:textId="2A8600E0" w:rsidR="00221ACD" w:rsidRDefault="00221ACD" w:rsidP="000B6790"/>
    <w:p w14:paraId="5EA59111" w14:textId="10BB1963" w:rsidR="00221ACD" w:rsidRDefault="00221ACD" w:rsidP="000B679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21ACD" w14:paraId="03A2B326" w14:textId="77777777" w:rsidTr="00D14B27">
        <w:tc>
          <w:tcPr>
            <w:tcW w:w="4675" w:type="dxa"/>
          </w:tcPr>
          <w:p w14:paraId="771D97B8" w14:textId="3DE0576A" w:rsidR="00221ACD" w:rsidRDefault="00221ACD" w:rsidP="00D14B27">
            <w:pPr>
              <w:jc w:val="center"/>
            </w:pPr>
            <w:r>
              <w:rPr>
                <w:noProof/>
              </w:rPr>
              <w:lastRenderedPageBreak/>
              <w:drawing>
                <wp:inline distT="0" distB="0" distL="0" distR="0" wp14:anchorId="6286643C" wp14:editId="4FEB88BE">
                  <wp:extent cx="2242868" cy="3510915"/>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79045" cy="3567545"/>
                          </a:xfrm>
                          <a:prstGeom prst="rect">
                            <a:avLst/>
                          </a:prstGeom>
                        </pic:spPr>
                      </pic:pic>
                    </a:graphicData>
                  </a:graphic>
                </wp:inline>
              </w:drawing>
            </w:r>
          </w:p>
        </w:tc>
        <w:tc>
          <w:tcPr>
            <w:tcW w:w="4675" w:type="dxa"/>
          </w:tcPr>
          <w:p w14:paraId="4D90142D" w14:textId="77777777" w:rsidR="00221ACD" w:rsidRDefault="00221ACD" w:rsidP="00D14B27">
            <w:pPr>
              <w:jc w:val="center"/>
            </w:pPr>
            <w:r>
              <w:rPr>
                <w:noProof/>
              </w:rPr>
              <w:drawing>
                <wp:inline distT="0" distB="0" distL="0" distR="0" wp14:anchorId="055A29B0" wp14:editId="1449E377">
                  <wp:extent cx="2250533" cy="3528060"/>
                  <wp:effectExtent l="0" t="0" r="0" b="0"/>
                  <wp:docPr id="24" name="Picture 2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computer&#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80315" cy="3574748"/>
                          </a:xfrm>
                          <a:prstGeom prst="rect">
                            <a:avLst/>
                          </a:prstGeom>
                        </pic:spPr>
                      </pic:pic>
                    </a:graphicData>
                  </a:graphic>
                </wp:inline>
              </w:drawing>
            </w:r>
          </w:p>
          <w:p w14:paraId="45525C10" w14:textId="2B62D478" w:rsidR="00221ACD" w:rsidRDefault="00221ACD" w:rsidP="00221ACD"/>
        </w:tc>
      </w:tr>
    </w:tbl>
    <w:p w14:paraId="74C9A721" w14:textId="3C7E43D3" w:rsidR="00221ACD" w:rsidRDefault="00221ACD" w:rsidP="000B6790"/>
    <w:p w14:paraId="52FCC3A7" w14:textId="71A80E77" w:rsidR="00221ACD" w:rsidRDefault="00221ACD" w:rsidP="00221ACD">
      <w:pPr>
        <w:jc w:val="center"/>
      </w:pPr>
      <w:r>
        <w:rPr>
          <w:noProof/>
        </w:rPr>
        <w:drawing>
          <wp:inline distT="0" distB="0" distL="0" distR="0" wp14:anchorId="5AF83906" wp14:editId="4FE271E7">
            <wp:extent cx="2156100" cy="3579962"/>
            <wp:effectExtent l="0" t="0" r="0" b="1905"/>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2900" cy="3641065"/>
                    </a:xfrm>
                    <a:prstGeom prst="rect">
                      <a:avLst/>
                    </a:prstGeom>
                  </pic:spPr>
                </pic:pic>
              </a:graphicData>
            </a:graphic>
          </wp:inline>
        </w:drawing>
      </w:r>
    </w:p>
    <w:p w14:paraId="573FDAF3" w14:textId="71B06857" w:rsidR="00221ACD" w:rsidRDefault="00221ACD" w:rsidP="00221ACD">
      <w:pPr>
        <w:jc w:val="center"/>
      </w:pPr>
    </w:p>
    <w:p w14:paraId="179FC6B9" w14:textId="356E8A47" w:rsidR="00221ACD" w:rsidRDefault="00221ACD" w:rsidP="00221ACD">
      <w:pPr>
        <w:pStyle w:val="Heading2"/>
      </w:pPr>
      <w:r>
        <w:lastRenderedPageBreak/>
        <w:t>WEB INTERFACES</w:t>
      </w:r>
    </w:p>
    <w:p w14:paraId="724CF986" w14:textId="666C5B6D" w:rsidR="00871CE7" w:rsidRDefault="00871CE7" w:rsidP="00871CE7">
      <w:pPr>
        <w:jc w:val="both"/>
      </w:pPr>
      <w:r w:rsidRPr="000B6790">
        <w:t xml:space="preserve">The UI of the </w:t>
      </w:r>
      <w:r>
        <w:t>web</w:t>
      </w:r>
      <w:r w:rsidRPr="000B6790">
        <w:t xml:space="preserve"> application, their functionalities and their level of accessibility </w:t>
      </w:r>
      <w:r>
        <w:t>are</w:t>
      </w:r>
      <w:r w:rsidRPr="000B6790">
        <w:t xml:space="preserv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71CE7" w14:paraId="21875F8F" w14:textId="77777777" w:rsidTr="00871CE7">
        <w:tc>
          <w:tcPr>
            <w:tcW w:w="9350" w:type="dxa"/>
          </w:tcPr>
          <w:p w14:paraId="1242A382" w14:textId="3309DD07" w:rsidR="00871CE7" w:rsidRDefault="00871CE7" w:rsidP="00871CE7">
            <w:pPr>
              <w:jc w:val="both"/>
            </w:pPr>
            <w:r>
              <w:rPr>
                <w:noProof/>
              </w:rPr>
              <w:drawing>
                <wp:inline distT="0" distB="0" distL="0" distR="0" wp14:anchorId="1C713022" wp14:editId="1828DA8B">
                  <wp:extent cx="5943600" cy="27057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6">
                            <a:extLst>
                              <a:ext uri="{28A0092B-C50C-407E-A947-70E740481C1C}">
                                <a14:useLocalDpi xmlns:a14="http://schemas.microsoft.com/office/drawing/2010/main" val="0"/>
                              </a:ext>
                            </a:extLst>
                          </a:blip>
                          <a:stretch>
                            <a:fillRect/>
                          </a:stretch>
                        </pic:blipFill>
                        <pic:spPr>
                          <a:xfrm>
                            <a:off x="0" y="0"/>
                            <a:ext cx="5943600" cy="2705735"/>
                          </a:xfrm>
                          <a:prstGeom prst="rect">
                            <a:avLst/>
                          </a:prstGeom>
                        </pic:spPr>
                      </pic:pic>
                    </a:graphicData>
                  </a:graphic>
                </wp:inline>
              </w:drawing>
            </w:r>
          </w:p>
        </w:tc>
      </w:tr>
      <w:tr w:rsidR="00871CE7" w14:paraId="31F7602B" w14:textId="77777777" w:rsidTr="00871CE7">
        <w:tc>
          <w:tcPr>
            <w:tcW w:w="9350" w:type="dxa"/>
          </w:tcPr>
          <w:p w14:paraId="6169C6AA" w14:textId="1BB74958" w:rsidR="00871CE7" w:rsidRDefault="007D3C3D" w:rsidP="00871CE7">
            <w:pPr>
              <w:jc w:val="both"/>
            </w:pPr>
            <w:r>
              <w:rPr>
                <w:noProof/>
              </w:rPr>
              <w:drawing>
                <wp:inline distT="0" distB="0" distL="0" distR="0" wp14:anchorId="618574BB" wp14:editId="218E6A49">
                  <wp:extent cx="5943600" cy="2763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7">
                            <a:extLst>
                              <a:ext uri="{28A0092B-C50C-407E-A947-70E740481C1C}">
                                <a14:useLocalDpi xmlns:a14="http://schemas.microsoft.com/office/drawing/2010/main" val="0"/>
                              </a:ext>
                            </a:extLst>
                          </a:blip>
                          <a:stretch>
                            <a:fillRect/>
                          </a:stretch>
                        </pic:blipFill>
                        <pic:spPr>
                          <a:xfrm>
                            <a:off x="0" y="0"/>
                            <a:ext cx="5943600" cy="2763520"/>
                          </a:xfrm>
                          <a:prstGeom prst="rect">
                            <a:avLst/>
                          </a:prstGeom>
                        </pic:spPr>
                      </pic:pic>
                    </a:graphicData>
                  </a:graphic>
                </wp:inline>
              </w:drawing>
            </w:r>
          </w:p>
        </w:tc>
      </w:tr>
    </w:tbl>
    <w:p w14:paraId="65FC42A1" w14:textId="0BCAEDC0" w:rsidR="00871CE7" w:rsidRDefault="00871CE7" w:rsidP="00871CE7">
      <w:pPr>
        <w:jc w:val="both"/>
      </w:pPr>
    </w:p>
    <w:p w14:paraId="030F89FD" w14:textId="062D5AF9" w:rsidR="00871CE7" w:rsidRDefault="00871CE7" w:rsidP="00871CE7">
      <w:pPr>
        <w:jc w:val="both"/>
      </w:pPr>
    </w:p>
    <w:p w14:paraId="1507AE72" w14:textId="77777777" w:rsidR="00871CE7" w:rsidRDefault="00871CE7" w:rsidP="00871CE7">
      <w:pPr>
        <w:jc w:val="both"/>
      </w:pPr>
    </w:p>
    <w:p w14:paraId="7FCFEAB7" w14:textId="41DB05DA" w:rsidR="00871CE7" w:rsidRDefault="00871CE7" w:rsidP="00871CE7">
      <w:r>
        <w:t xml:space="preserve">Figure ***** above shows the login page for administrators. When an admin successfully logs </w:t>
      </w:r>
      <w:proofErr w:type="gramStart"/>
      <w:r>
        <w:t>in</w:t>
      </w:r>
      <w:proofErr w:type="gramEnd"/>
      <w:r>
        <w:t xml:space="preserve"> he is redirected to the admin dashboard where he can monitor what is going on in the system in real-time.</w:t>
      </w:r>
      <w:r w:rsidR="009B1143">
        <w:t xml:space="preserve"> An administrator could navigate to the </w:t>
      </w:r>
      <w:proofErr w:type="gramStart"/>
      <w:r w:rsidR="009B1143">
        <w:t>users</w:t>
      </w:r>
      <w:proofErr w:type="gramEnd"/>
      <w:r w:rsidR="009B1143">
        <w:t xml:space="preserve"> page where he can see all the people that </w:t>
      </w:r>
      <w:r w:rsidR="009B1143">
        <w:lastRenderedPageBreak/>
        <w:t xml:space="preserve">have signed-up using the mobile application. Here, </w:t>
      </w:r>
      <w:proofErr w:type="gramStart"/>
      <w:r w:rsidR="009B1143">
        <w:t>he’ll</w:t>
      </w:r>
      <w:proofErr w:type="gramEnd"/>
      <w:r w:rsidR="009B1143">
        <w:t xml:space="preserve"> have the ability to see</w:t>
      </w:r>
      <w:r w:rsidR="007D3C3D">
        <w:t xml:space="preserve"> every user’s profile to analyze the uploads that they have made. The figures below show the users’ page and the profile page of a specific 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D3C3D" w14:paraId="6802B6CC" w14:textId="77777777" w:rsidTr="00D14B27">
        <w:tc>
          <w:tcPr>
            <w:tcW w:w="9350" w:type="dxa"/>
          </w:tcPr>
          <w:p w14:paraId="5ECC8B23" w14:textId="548339A4" w:rsidR="007D3C3D" w:rsidRDefault="007D3C3D" w:rsidP="00D14B27">
            <w:pPr>
              <w:jc w:val="both"/>
            </w:pPr>
            <w:r>
              <w:rPr>
                <w:noProof/>
              </w:rPr>
              <w:drawing>
                <wp:inline distT="0" distB="0" distL="0" distR="0" wp14:anchorId="49471A2D" wp14:editId="199A2C72">
                  <wp:extent cx="5937001" cy="271018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8">
                            <a:extLst>
                              <a:ext uri="{28A0092B-C50C-407E-A947-70E740481C1C}">
                                <a14:useLocalDpi xmlns:a14="http://schemas.microsoft.com/office/drawing/2010/main" val="0"/>
                              </a:ext>
                            </a:extLst>
                          </a:blip>
                          <a:stretch>
                            <a:fillRect/>
                          </a:stretch>
                        </pic:blipFill>
                        <pic:spPr>
                          <a:xfrm>
                            <a:off x="0" y="0"/>
                            <a:ext cx="5937001" cy="2710180"/>
                          </a:xfrm>
                          <a:prstGeom prst="rect">
                            <a:avLst/>
                          </a:prstGeom>
                        </pic:spPr>
                      </pic:pic>
                    </a:graphicData>
                  </a:graphic>
                </wp:inline>
              </w:drawing>
            </w:r>
          </w:p>
        </w:tc>
      </w:tr>
      <w:tr w:rsidR="007D3C3D" w14:paraId="6365DDC5" w14:textId="77777777" w:rsidTr="00D14B27">
        <w:tc>
          <w:tcPr>
            <w:tcW w:w="9350" w:type="dxa"/>
          </w:tcPr>
          <w:p w14:paraId="4B2B9E54" w14:textId="6828B7A4" w:rsidR="007D3C3D" w:rsidRDefault="007D3C3D" w:rsidP="00D14B27">
            <w:pPr>
              <w:jc w:val="both"/>
            </w:pPr>
            <w:r>
              <w:rPr>
                <w:noProof/>
              </w:rPr>
              <w:drawing>
                <wp:inline distT="0" distB="0" distL="0" distR="0" wp14:anchorId="7D19F3F4" wp14:editId="769FA9E0">
                  <wp:extent cx="5943600" cy="26714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9">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tc>
      </w:tr>
    </w:tbl>
    <w:p w14:paraId="55F9C5ED" w14:textId="77777777" w:rsidR="007D3C3D" w:rsidRDefault="007D3C3D" w:rsidP="007D3C3D">
      <w:pPr>
        <w:jc w:val="both"/>
      </w:pPr>
    </w:p>
    <w:p w14:paraId="0A7C54C4" w14:textId="77777777" w:rsidR="007D3C3D" w:rsidRDefault="007D3C3D" w:rsidP="00871CE7"/>
    <w:p w14:paraId="22FB2255" w14:textId="77777777" w:rsidR="007D3C3D" w:rsidRDefault="007D3C3D" w:rsidP="00871CE7"/>
    <w:p w14:paraId="1A7F01CD" w14:textId="77777777" w:rsidR="007D3C3D" w:rsidRDefault="007D3C3D" w:rsidP="00871CE7"/>
    <w:p w14:paraId="6CBB8E3F" w14:textId="77777777" w:rsidR="00871CE7" w:rsidRPr="00871CE7" w:rsidRDefault="00871CE7" w:rsidP="00871CE7"/>
    <w:p w14:paraId="2D949A6C" w14:textId="77777777" w:rsidR="00221ACD" w:rsidRPr="00221ACD" w:rsidRDefault="00221ACD" w:rsidP="00221ACD"/>
    <w:p w14:paraId="3AD655C7" w14:textId="77777777" w:rsidR="00F07715" w:rsidRPr="000B6790" w:rsidRDefault="00F07715" w:rsidP="00F07715"/>
    <w:p w14:paraId="1E2DC58A" w14:textId="2F40D485" w:rsidR="00221ACD" w:rsidRPr="00221ACD" w:rsidRDefault="00974486" w:rsidP="00221ACD">
      <w:pPr>
        <w:pStyle w:val="Heading3"/>
        <w:jc w:val="both"/>
      </w:pPr>
      <w:r w:rsidRPr="000B6790">
        <w:t>DEPLOYMENT TESTING</w:t>
      </w:r>
    </w:p>
    <w:p w14:paraId="7DD237D8" w14:textId="77777777" w:rsidR="00FE6446" w:rsidRPr="000B6790" w:rsidRDefault="00FE6446" w:rsidP="00DA5C75">
      <w:pPr>
        <w:jc w:val="both"/>
        <w:rPr>
          <w:rFonts w:eastAsia="Arial"/>
        </w:rPr>
      </w:pPr>
      <w:r w:rsidRPr="000B6790">
        <w:rPr>
          <w:rFonts w:eastAsia="Arial"/>
        </w:rPr>
        <w:t>Before a system or application is deployed, certain checks are carried out to ascertain that the software would perform well when eventually deployed. Such tests include unit testing, user interface testing, and functionality testing, amongst others. The locally hosted site was tested on different browsers, Microsoft Edge, Google Chrome and Mozilla Firefox to ensure it runs efficiently on all the browser platforms. Other tests, such as grammatical and spelling checks, were performed.</w:t>
      </w:r>
    </w:p>
    <w:p w14:paraId="7979118B" w14:textId="7967CD8E" w:rsidR="00FE6446" w:rsidRPr="000B6790" w:rsidRDefault="00974486" w:rsidP="00DA5C75">
      <w:pPr>
        <w:pStyle w:val="Heading3"/>
        <w:jc w:val="both"/>
      </w:pPr>
      <w:r w:rsidRPr="000B6790">
        <w:t>USABILITY TESTING</w:t>
      </w:r>
    </w:p>
    <w:p w14:paraId="084D54DA" w14:textId="7C32C93A" w:rsidR="00FE6446" w:rsidRPr="000B6790" w:rsidRDefault="00FE6446" w:rsidP="00DA5C75">
      <w:pPr>
        <w:jc w:val="both"/>
        <w:rPr>
          <w:rFonts w:eastAsia="Arial"/>
        </w:rPr>
      </w:pPr>
      <w:r w:rsidRPr="000B6790">
        <w:rPr>
          <w:rFonts w:eastAsia="Arial"/>
        </w:rPr>
        <w:t xml:space="preserve">Usability tests were carried out to ensure that the web </w:t>
      </w:r>
      <w:r w:rsidRPr="000B6790">
        <w:rPr>
          <w:rFonts w:eastAsia="Arial"/>
        </w:rPr>
        <w:t xml:space="preserve">application </w:t>
      </w:r>
      <w:r w:rsidRPr="000B6790">
        <w:rPr>
          <w:rFonts w:eastAsia="Arial"/>
        </w:rPr>
        <w:t>is user friendly and easy to use. The response was collected using Google forms. The results of this testing showed the users view about their interaction with the web portal</w:t>
      </w:r>
      <w:r w:rsidRPr="000B6790">
        <w:tab/>
      </w:r>
    </w:p>
    <w:p w14:paraId="2BB3A101" w14:textId="11A97605" w:rsidR="00FE6446" w:rsidRPr="000B6790" w:rsidRDefault="00FE6446" w:rsidP="00DA5C75">
      <w:pPr>
        <w:pStyle w:val="headings3"/>
        <w:jc w:val="both"/>
      </w:pPr>
      <w:bookmarkStart w:id="28" w:name="_Toc46833292"/>
      <w:r w:rsidRPr="000B6790">
        <w:t>4.4.4</w:t>
      </w:r>
      <w:r w:rsidRPr="000B6790">
        <w:tab/>
      </w:r>
      <w:r w:rsidR="00974486" w:rsidRPr="000B6790">
        <w:t>USER INTERFACE TESTING</w:t>
      </w:r>
      <w:bookmarkEnd w:id="28"/>
      <w:r w:rsidR="00974486" w:rsidRPr="000B6790">
        <w:t xml:space="preserve"> </w:t>
      </w:r>
    </w:p>
    <w:p w14:paraId="25347DE1" w14:textId="77777777" w:rsidR="00FE6446" w:rsidRPr="000B6790" w:rsidRDefault="00FE6446" w:rsidP="00DA5C75">
      <w:pPr>
        <w:jc w:val="both"/>
        <w:rPr>
          <w:rFonts w:eastAsia="Arial"/>
        </w:rPr>
      </w:pPr>
      <w:r w:rsidRPr="000B6790">
        <w:rPr>
          <w:rFonts w:eastAsia="Arial"/>
        </w:rPr>
        <w:t xml:space="preserve">The user interface of any system is one of the most important parts of the system, as it is the part of the system that the user directly interacts with, thus user feedback should be an essential part of user interface testing. For the user interface test, 15 respondents were asked to partake in the survey to test the web portal’s user interface and give suggestions on what could be improved upon in future works. A Google form was created for this purpose in the form of a mixed questionnaire that contained open-ended and closed-ended questions. The questionnaire is discussed in </w:t>
      </w:r>
      <w:proofErr w:type="gramStart"/>
      <w:r w:rsidRPr="000B6790">
        <w:rPr>
          <w:rFonts w:eastAsia="Arial"/>
        </w:rPr>
        <w:t>details</w:t>
      </w:r>
      <w:proofErr w:type="gramEnd"/>
      <w:r w:rsidRPr="000B6790">
        <w:rPr>
          <w:rFonts w:eastAsia="Arial"/>
        </w:rPr>
        <w:t xml:space="preserve"> in the next section.</w:t>
      </w:r>
    </w:p>
    <w:p w14:paraId="250AB7EA" w14:textId="6D041CC2" w:rsidR="00472314" w:rsidRDefault="00472314" w:rsidP="00DA5C75">
      <w:pPr>
        <w:jc w:val="both"/>
      </w:pPr>
    </w:p>
    <w:p w14:paraId="51D03024" w14:textId="3AD3C40C" w:rsidR="00756BBD" w:rsidRDefault="00756BBD" w:rsidP="00DA5C75">
      <w:pPr>
        <w:jc w:val="both"/>
      </w:pPr>
    </w:p>
    <w:p w14:paraId="6914DA92" w14:textId="6012078D" w:rsidR="00756BBD" w:rsidRDefault="00756BBD" w:rsidP="00DA5C75">
      <w:pPr>
        <w:jc w:val="both"/>
      </w:pPr>
    </w:p>
    <w:p w14:paraId="2EB8975F" w14:textId="7A93E79B" w:rsidR="00756BBD" w:rsidRDefault="00756BBD" w:rsidP="00DA5C75">
      <w:pPr>
        <w:jc w:val="both"/>
      </w:pPr>
    </w:p>
    <w:p w14:paraId="17292C2F" w14:textId="77777777" w:rsidR="00756BBD" w:rsidRPr="000B6790" w:rsidRDefault="00756BBD" w:rsidP="00DA5C75">
      <w:pPr>
        <w:jc w:val="both"/>
      </w:pPr>
    </w:p>
    <w:p w14:paraId="273E5CA2" w14:textId="6A87F3F1" w:rsidR="00472314" w:rsidRPr="000B6790" w:rsidRDefault="00230E90" w:rsidP="000B6790">
      <w:pPr>
        <w:pStyle w:val="Heading1"/>
      </w:pPr>
      <w:r w:rsidRPr="000B6790">
        <w:lastRenderedPageBreak/>
        <w:t>CONCLUSION AND RECOMMENDATIONS</w:t>
      </w:r>
    </w:p>
    <w:p w14:paraId="7CA65ADC" w14:textId="15D9A43A" w:rsidR="00230E90" w:rsidRPr="000B6790" w:rsidRDefault="00230E90" w:rsidP="00DA5C75">
      <w:pPr>
        <w:pStyle w:val="Heading2"/>
        <w:jc w:val="both"/>
      </w:pPr>
      <w:r w:rsidRPr="000B6790">
        <w:t>CONCLUSION</w:t>
      </w:r>
    </w:p>
    <w:p w14:paraId="597E1086" w14:textId="7272CA9F" w:rsidR="00230E90" w:rsidRPr="000B6790" w:rsidRDefault="00230E90" w:rsidP="00DA5C75">
      <w:pPr>
        <w:jc w:val="both"/>
      </w:pPr>
      <w:r w:rsidRPr="000B6790">
        <w:t>This project has provided a software</w:t>
      </w:r>
      <w:r w:rsidR="001F40DB" w:rsidRPr="000B6790">
        <w:t>-</w:t>
      </w:r>
      <w:r w:rsidRPr="000B6790">
        <w:t xml:space="preserve">based solution to the problem of radio audience measurement. The </w:t>
      </w:r>
      <w:r w:rsidR="00486165" w:rsidRPr="000B6790">
        <w:t>project</w:t>
      </w:r>
      <w:r w:rsidRPr="000B6790">
        <w:t xml:space="preserve"> would grant people the ability to know what other people are listening to</w:t>
      </w:r>
      <w:r w:rsidR="00486165" w:rsidRPr="000B6790">
        <w:t xml:space="preserve"> around the country</w:t>
      </w:r>
      <w:r w:rsidRPr="000B6790">
        <w:t xml:space="preserve"> in real time. This information would help advertisers and service providers plan on what content to create as well as what innovation to make on already existing content</w:t>
      </w:r>
      <w:r w:rsidR="009A18C5" w:rsidRPr="000B6790">
        <w:t>.</w:t>
      </w:r>
    </w:p>
    <w:p w14:paraId="72E7D3A6" w14:textId="32AE59CD" w:rsidR="00230E90" w:rsidRPr="000B6790" w:rsidRDefault="00230E90" w:rsidP="00DA5C75">
      <w:pPr>
        <w:jc w:val="both"/>
      </w:pPr>
      <w:r w:rsidRPr="000B6790">
        <w:t xml:space="preserve">The implementation </w:t>
      </w:r>
      <w:r w:rsidR="005C7F31" w:rsidRPr="000B6790">
        <w:t>of this project</w:t>
      </w:r>
      <w:r w:rsidRPr="000B6790">
        <w:t xml:space="preserve"> will be useful in</w:t>
      </w:r>
      <w:r w:rsidR="005C7F31" w:rsidRPr="000B6790">
        <w:t xml:space="preserve"> both small and large</w:t>
      </w:r>
      <w:r w:rsidR="009A18C5" w:rsidRPr="000B6790">
        <w:t>-</w:t>
      </w:r>
      <w:r w:rsidR="005C7F31" w:rsidRPr="000B6790">
        <w:t>scale applications</w:t>
      </w:r>
      <w:r w:rsidRPr="000B6790">
        <w:t xml:space="preserve">. Certain challenges faced by </w:t>
      </w:r>
      <w:r w:rsidR="005C7F31" w:rsidRPr="000B6790">
        <w:t>carrying out manual computations</w:t>
      </w:r>
      <w:r w:rsidRPr="000B6790">
        <w:t xml:space="preserve"> would be greatly reduced if the methods employed in this project are </w:t>
      </w:r>
      <w:r w:rsidR="005C7F31" w:rsidRPr="000B6790">
        <w:t>applied</w:t>
      </w:r>
      <w:r w:rsidRPr="000B6790">
        <w:t xml:space="preserve">. </w:t>
      </w:r>
      <w:r w:rsidR="00B54378" w:rsidRPr="000B6790">
        <w:t>This project</w:t>
      </w:r>
      <w:r w:rsidRPr="000B6790">
        <w:t xml:space="preserve"> </w:t>
      </w:r>
      <w:r w:rsidR="00B54378" w:rsidRPr="000B6790">
        <w:t>will</w:t>
      </w:r>
      <w:r w:rsidRPr="000B6790">
        <w:t xml:space="preserve"> also help in the conservation of time and resources.</w:t>
      </w:r>
    </w:p>
    <w:p w14:paraId="65B7CAB0" w14:textId="7CDCA643" w:rsidR="00A74282" w:rsidRPr="000B6790" w:rsidRDefault="00A74282" w:rsidP="00DA5C75">
      <w:pPr>
        <w:pStyle w:val="Heading2"/>
        <w:jc w:val="both"/>
      </w:pPr>
      <w:r w:rsidRPr="000B6790">
        <w:t>CHALLENGES ENCOUNTERED</w:t>
      </w:r>
    </w:p>
    <w:p w14:paraId="37E34E5A" w14:textId="3FAC8305" w:rsidR="00A74282" w:rsidRPr="000B6790" w:rsidRDefault="00A74282" w:rsidP="00DA5C75">
      <w:pPr>
        <w:jc w:val="both"/>
      </w:pPr>
      <w:r w:rsidRPr="000B6790">
        <w:t>The following are some of the challenges encountered during the implementation of this project:</w:t>
      </w:r>
    </w:p>
    <w:p w14:paraId="582B3FDD" w14:textId="0BD259A4" w:rsidR="00A74282" w:rsidRPr="000B6790" w:rsidRDefault="00EE6DCB" w:rsidP="00DA5C75">
      <w:pPr>
        <w:pStyle w:val="ListParagraph"/>
        <w:numPr>
          <w:ilvl w:val="0"/>
          <w:numId w:val="31"/>
        </w:numPr>
        <w:spacing w:line="360" w:lineRule="auto"/>
        <w:jc w:val="both"/>
      </w:pPr>
      <w:r w:rsidRPr="000B6790">
        <w:t>Getting the web application to make real-time updates on the client.</w:t>
      </w:r>
    </w:p>
    <w:p w14:paraId="04240E3B" w14:textId="0F4B07A4" w:rsidR="00EE6DCB" w:rsidRPr="000B6790" w:rsidRDefault="00EE6DCB" w:rsidP="00DA5C75">
      <w:pPr>
        <w:pStyle w:val="ListParagraph"/>
        <w:numPr>
          <w:ilvl w:val="0"/>
          <w:numId w:val="31"/>
        </w:numPr>
        <w:spacing w:line="360" w:lineRule="auto"/>
        <w:jc w:val="both"/>
      </w:pPr>
      <w:r w:rsidRPr="000B6790">
        <w:t>Firebase security.</w:t>
      </w:r>
    </w:p>
    <w:p w14:paraId="0ADF1305" w14:textId="4C70C876" w:rsidR="00EE6DCB" w:rsidRPr="000B6790" w:rsidRDefault="00EE6DCB" w:rsidP="00DA5C75">
      <w:pPr>
        <w:pStyle w:val="ListParagraph"/>
        <w:numPr>
          <w:ilvl w:val="0"/>
          <w:numId w:val="31"/>
        </w:numPr>
        <w:spacing w:line="360" w:lineRule="auto"/>
        <w:jc w:val="both"/>
      </w:pPr>
      <w:r w:rsidRPr="000B6790">
        <w:t>Testing the mobile application on a real-time device.</w:t>
      </w:r>
    </w:p>
    <w:p w14:paraId="56468169" w14:textId="00BADDDE" w:rsidR="00EE6DCB" w:rsidRPr="000B6790" w:rsidRDefault="00EE6DCB" w:rsidP="00DA5C75">
      <w:pPr>
        <w:pStyle w:val="ListParagraph"/>
        <w:numPr>
          <w:ilvl w:val="0"/>
          <w:numId w:val="31"/>
        </w:numPr>
        <w:spacing w:line="360" w:lineRule="auto"/>
        <w:jc w:val="both"/>
      </w:pPr>
      <w:r w:rsidRPr="000B6790">
        <w:t>Working with a NoSQL database.</w:t>
      </w:r>
    </w:p>
    <w:p w14:paraId="1BDE2BEC" w14:textId="4962B3B3" w:rsidR="00EE6DCB" w:rsidRPr="000B6790" w:rsidRDefault="00EE6DCB" w:rsidP="00DA5C75">
      <w:pPr>
        <w:pStyle w:val="Heading2"/>
        <w:jc w:val="both"/>
      </w:pPr>
      <w:r w:rsidRPr="000B6790">
        <w:t>LIMITATIONS</w:t>
      </w:r>
    </w:p>
    <w:p w14:paraId="61B027EC" w14:textId="08ACFED9" w:rsidR="00EE6DCB" w:rsidRPr="000B6790" w:rsidRDefault="00EE6DCB" w:rsidP="00DA5C75">
      <w:pPr>
        <w:jc w:val="both"/>
      </w:pPr>
      <w:r w:rsidRPr="000B6790">
        <w:t xml:space="preserve">Every system is subject to limitations as </w:t>
      </w:r>
      <w:r w:rsidRPr="000B6790">
        <w:t>there is no</w:t>
      </w:r>
      <w:r w:rsidRPr="000B6790">
        <w:t xml:space="preserve"> system </w:t>
      </w:r>
      <w:r w:rsidRPr="000B6790">
        <w:t xml:space="preserve">that is </w:t>
      </w:r>
      <w:r w:rsidRPr="000B6790">
        <w:t xml:space="preserve">100% efficient. The following are </w:t>
      </w:r>
      <w:r w:rsidRPr="000B6790">
        <w:t>some</w:t>
      </w:r>
      <w:r w:rsidRPr="000B6790">
        <w:t xml:space="preserve"> limitations associated with the system</w:t>
      </w:r>
      <w:r w:rsidRPr="000B6790">
        <w:t>:</w:t>
      </w:r>
    </w:p>
    <w:p w14:paraId="6FB986FF" w14:textId="3C3699DF" w:rsidR="00F06AF2" w:rsidRPr="000B6790" w:rsidRDefault="00F06AF2" w:rsidP="00DA5C75">
      <w:pPr>
        <w:pStyle w:val="ListParagraph"/>
        <w:numPr>
          <w:ilvl w:val="0"/>
          <w:numId w:val="32"/>
        </w:numPr>
        <w:spacing w:line="360" w:lineRule="auto"/>
        <w:jc w:val="both"/>
      </w:pPr>
      <w:r w:rsidRPr="000B6790">
        <w:rPr>
          <w:b/>
          <w:bCs/>
        </w:rPr>
        <w:t>Internet availability:</w:t>
      </w:r>
      <w:r w:rsidRPr="000B6790">
        <w:t xml:space="preserve"> For the system to function appropriately, it needs a good connection to the internet.</w:t>
      </w:r>
    </w:p>
    <w:p w14:paraId="15B9CF97" w14:textId="7C044096" w:rsidR="00F06AF2" w:rsidRPr="000B6790" w:rsidRDefault="00F06AF2" w:rsidP="00DA5C75">
      <w:pPr>
        <w:pStyle w:val="ListParagraph"/>
        <w:numPr>
          <w:ilvl w:val="0"/>
          <w:numId w:val="32"/>
        </w:numPr>
        <w:spacing w:line="360" w:lineRule="auto"/>
        <w:jc w:val="both"/>
        <w:rPr>
          <w:b/>
          <w:bCs/>
        </w:rPr>
      </w:pPr>
      <w:r w:rsidRPr="000B6790">
        <w:rPr>
          <w:b/>
          <w:bCs/>
        </w:rPr>
        <w:t xml:space="preserve">Background Noise: </w:t>
      </w:r>
      <w:r w:rsidRPr="000B6790">
        <w:t>In other for the system to make accurate sound predictions, audio samples must be analyzed in a relatively quiet space.</w:t>
      </w:r>
    </w:p>
    <w:p w14:paraId="0241E9F9" w14:textId="29256A0C" w:rsidR="00D75B87" w:rsidRPr="000B6790" w:rsidRDefault="00F06AF2" w:rsidP="00DA5C75">
      <w:pPr>
        <w:pStyle w:val="ListParagraph"/>
        <w:numPr>
          <w:ilvl w:val="0"/>
          <w:numId w:val="32"/>
        </w:numPr>
        <w:spacing w:line="360" w:lineRule="auto"/>
        <w:jc w:val="both"/>
        <w:rPr>
          <w:b/>
          <w:bCs/>
        </w:rPr>
      </w:pPr>
      <w:r w:rsidRPr="000B6790">
        <w:rPr>
          <w:b/>
          <w:bCs/>
        </w:rPr>
        <w:t xml:space="preserve">Availability of sound data: </w:t>
      </w:r>
      <w:r w:rsidRPr="000B6790">
        <w:t>The availability of sound data from radio stations in Nigeria</w:t>
      </w:r>
      <w:r w:rsidR="00D75B87" w:rsidRPr="000B6790">
        <w:t xml:space="preserve"> is relatively had to come by, as such, most of the training data set had to be manually recorded.</w:t>
      </w:r>
    </w:p>
    <w:p w14:paraId="1B62164B" w14:textId="37320EB3" w:rsidR="00EA4447" w:rsidRPr="000B6790" w:rsidRDefault="00EA4447" w:rsidP="00EA4447">
      <w:pPr>
        <w:jc w:val="both"/>
        <w:rPr>
          <w:b/>
          <w:bCs/>
        </w:rPr>
      </w:pPr>
    </w:p>
    <w:p w14:paraId="166AAD4A" w14:textId="77777777" w:rsidR="00EA4447" w:rsidRPr="000B6790" w:rsidRDefault="00EA4447" w:rsidP="00EA4447">
      <w:pPr>
        <w:jc w:val="both"/>
        <w:rPr>
          <w:b/>
          <w:bCs/>
        </w:rPr>
      </w:pPr>
    </w:p>
    <w:p w14:paraId="289AB966" w14:textId="7C9C80A7" w:rsidR="00D75B87" w:rsidRPr="000B6790" w:rsidRDefault="00D75B87" w:rsidP="00DA5C75">
      <w:pPr>
        <w:pStyle w:val="Heading2"/>
        <w:jc w:val="both"/>
      </w:pPr>
      <w:r w:rsidRPr="000B6790">
        <w:lastRenderedPageBreak/>
        <w:t>RECOMMENDATIONS</w:t>
      </w:r>
    </w:p>
    <w:p w14:paraId="090F54F9" w14:textId="35B9B406" w:rsidR="00D75B87" w:rsidRPr="000B6790" w:rsidRDefault="00D75B87" w:rsidP="00DA5C75">
      <w:pPr>
        <w:jc w:val="both"/>
      </w:pPr>
      <w:r w:rsidRPr="000B6790">
        <w:t>“The biggest room in the world is the room for improvement” – Helmut Schmidt</w:t>
      </w:r>
    </w:p>
    <w:p w14:paraId="3CF0DEA7" w14:textId="77777777" w:rsidR="00D75B87" w:rsidRPr="000B6790" w:rsidRDefault="00D75B87" w:rsidP="00DA5C75">
      <w:pPr>
        <w:jc w:val="both"/>
      </w:pPr>
      <w:r w:rsidRPr="000B6790">
        <w:t xml:space="preserve">In every system there is always room for improvement. To improve this system, </w:t>
      </w:r>
      <w:proofErr w:type="gramStart"/>
      <w:r w:rsidRPr="000B6790">
        <w:t>I’ll</w:t>
      </w:r>
      <w:proofErr w:type="gramEnd"/>
      <w:r w:rsidRPr="000B6790">
        <w:t xml:space="preserve"> like to make the following recommendations:</w:t>
      </w:r>
    </w:p>
    <w:p w14:paraId="303C175C" w14:textId="34A41856" w:rsidR="00D75B87" w:rsidRPr="000B6790" w:rsidRDefault="00D75B87" w:rsidP="00DA5C75">
      <w:pPr>
        <w:pStyle w:val="ListParagraph"/>
        <w:numPr>
          <w:ilvl w:val="0"/>
          <w:numId w:val="33"/>
        </w:numPr>
        <w:spacing w:line="360" w:lineRule="auto"/>
        <w:jc w:val="both"/>
      </w:pPr>
      <w:r w:rsidRPr="000B6790">
        <w:t xml:space="preserve">Since the main function of this systems lies in its ability to make accurate audio predictions, I’ll suggest that </w:t>
      </w:r>
      <w:r w:rsidR="00383C90" w:rsidRPr="000B6790">
        <w:t xml:space="preserve">radio data be made readily available and </w:t>
      </w:r>
      <w:proofErr w:type="gramStart"/>
      <w:r w:rsidR="00383C90" w:rsidRPr="000B6790">
        <w:t>open-source</w:t>
      </w:r>
      <w:proofErr w:type="gramEnd"/>
      <w:r w:rsidR="00383C90" w:rsidRPr="000B6790">
        <w:t xml:space="preserve"> to ease the creation of machine learning models.</w:t>
      </w:r>
    </w:p>
    <w:p w14:paraId="6251063D" w14:textId="76CEF147" w:rsidR="00383C90" w:rsidRPr="000B6790" w:rsidRDefault="00383C90" w:rsidP="00DA5C75">
      <w:pPr>
        <w:pStyle w:val="ListParagraph"/>
        <w:numPr>
          <w:ilvl w:val="0"/>
          <w:numId w:val="33"/>
        </w:numPr>
        <w:spacing w:line="360" w:lineRule="auto"/>
        <w:jc w:val="both"/>
      </w:pPr>
      <w:r w:rsidRPr="000B6790">
        <w:t>A chatbot feature could be added to the administrators’ dashboard to help them easily navigate the system and enable them ask questions about what is going on in the system in real-time.</w:t>
      </w:r>
    </w:p>
    <w:p w14:paraId="6A41E291" w14:textId="4FA0C54E" w:rsidR="00D75B87" w:rsidRPr="000B6790" w:rsidRDefault="00D75B87" w:rsidP="00DA5C75">
      <w:pPr>
        <w:jc w:val="both"/>
      </w:pPr>
    </w:p>
    <w:p w14:paraId="65BE1DB8" w14:textId="49871A9F" w:rsidR="00383C90" w:rsidRPr="000B6790" w:rsidRDefault="00383C90" w:rsidP="00DA5C75">
      <w:pPr>
        <w:jc w:val="both"/>
      </w:pPr>
    </w:p>
    <w:p w14:paraId="5F152C7D" w14:textId="4A58925F" w:rsidR="00383C90" w:rsidRPr="000B6790" w:rsidRDefault="00383C90" w:rsidP="00DA5C75">
      <w:pPr>
        <w:jc w:val="both"/>
      </w:pPr>
    </w:p>
    <w:p w14:paraId="42F433FB" w14:textId="2D7B0C7C" w:rsidR="00383C90" w:rsidRPr="000B6790" w:rsidRDefault="00383C90" w:rsidP="00DA5C75">
      <w:pPr>
        <w:jc w:val="both"/>
      </w:pPr>
    </w:p>
    <w:p w14:paraId="649AC4E4" w14:textId="2080427C" w:rsidR="00383C90" w:rsidRPr="000B6790" w:rsidRDefault="00383C90" w:rsidP="00DA5C75">
      <w:pPr>
        <w:jc w:val="both"/>
      </w:pPr>
    </w:p>
    <w:p w14:paraId="738358D9" w14:textId="10F479D1" w:rsidR="00383C90" w:rsidRPr="000B6790" w:rsidRDefault="00383C90" w:rsidP="00DA5C75">
      <w:pPr>
        <w:jc w:val="both"/>
      </w:pPr>
    </w:p>
    <w:p w14:paraId="0DF1F981" w14:textId="16FD94A5" w:rsidR="00383C90" w:rsidRPr="000B6790" w:rsidRDefault="00383C90" w:rsidP="00DA5C75">
      <w:pPr>
        <w:jc w:val="both"/>
      </w:pPr>
    </w:p>
    <w:p w14:paraId="193C3C0F" w14:textId="36D8D52E" w:rsidR="00383C90" w:rsidRPr="000B6790" w:rsidRDefault="00383C90" w:rsidP="00DA5C75">
      <w:pPr>
        <w:jc w:val="both"/>
      </w:pPr>
    </w:p>
    <w:p w14:paraId="3777155C" w14:textId="6E7B477B" w:rsidR="00383C90" w:rsidRPr="000B6790" w:rsidRDefault="00383C90" w:rsidP="00DA5C75">
      <w:pPr>
        <w:jc w:val="both"/>
      </w:pPr>
    </w:p>
    <w:p w14:paraId="0A722A74" w14:textId="58D365DA" w:rsidR="00383C90" w:rsidRPr="000B6790" w:rsidRDefault="00383C90" w:rsidP="00DA5C75">
      <w:pPr>
        <w:jc w:val="both"/>
      </w:pPr>
    </w:p>
    <w:p w14:paraId="2DF276C2" w14:textId="611660AA" w:rsidR="00383C90" w:rsidRPr="000B6790" w:rsidRDefault="00383C90" w:rsidP="00DA5C75">
      <w:pPr>
        <w:jc w:val="both"/>
      </w:pPr>
    </w:p>
    <w:p w14:paraId="3287444F" w14:textId="77777777" w:rsidR="00871371" w:rsidRPr="000B6790" w:rsidRDefault="00871371" w:rsidP="00DA5C75">
      <w:pPr>
        <w:jc w:val="both"/>
      </w:pPr>
    </w:p>
    <w:p w14:paraId="4EC1AF27" w14:textId="0A54496B" w:rsidR="00383C90" w:rsidRPr="000B6790" w:rsidRDefault="00383C90" w:rsidP="00DA5C75">
      <w:pPr>
        <w:jc w:val="both"/>
      </w:pPr>
    </w:p>
    <w:p w14:paraId="5E91429E" w14:textId="05B5A2CF" w:rsidR="00871371" w:rsidRPr="000B6790" w:rsidRDefault="00871371" w:rsidP="00DA5C75">
      <w:pPr>
        <w:jc w:val="both"/>
      </w:pPr>
    </w:p>
    <w:p w14:paraId="243398E5" w14:textId="77777777" w:rsidR="00871371" w:rsidRPr="000B6790" w:rsidRDefault="00871371" w:rsidP="00DA5C75">
      <w:pPr>
        <w:jc w:val="both"/>
      </w:pPr>
    </w:p>
    <w:p w14:paraId="074D5D71" w14:textId="56E3306A" w:rsidR="00E02EB6" w:rsidRPr="000B6790" w:rsidRDefault="00E02EB6" w:rsidP="00DA5C75">
      <w:pPr>
        <w:jc w:val="center"/>
        <w:rPr>
          <w:b/>
          <w:bCs/>
        </w:rPr>
      </w:pPr>
      <w:r w:rsidRPr="000B6790">
        <w:rPr>
          <w:b/>
          <w:bCs/>
        </w:rPr>
        <w:lastRenderedPageBreak/>
        <w:t>APPENDIX</w:t>
      </w:r>
    </w:p>
    <w:p w14:paraId="15289368" w14:textId="35FB5CF9" w:rsidR="00E02EB6" w:rsidRPr="000B6790" w:rsidRDefault="00E02EB6" w:rsidP="002A68F6">
      <w:pPr>
        <w:jc w:val="center"/>
        <w:rPr>
          <w:b/>
          <w:bCs/>
        </w:rPr>
      </w:pPr>
      <w:r w:rsidRPr="000B6790">
        <w:rPr>
          <w:b/>
          <w:bCs/>
        </w:rPr>
        <w:t>MOBILE</w:t>
      </w:r>
      <w:r w:rsidRPr="000B6790">
        <w:rPr>
          <w:b/>
          <w:bCs/>
        </w:rPr>
        <w:t xml:space="preserve"> APPLICATION</w:t>
      </w:r>
      <w:r w:rsidR="00E05675" w:rsidRPr="000B6790">
        <w:rPr>
          <w:b/>
          <w:bCs/>
        </w:rPr>
        <w:t xml:space="preserve"> </w:t>
      </w:r>
      <w:r w:rsidR="00242DCB" w:rsidRPr="000B6790">
        <w:rPr>
          <w:b/>
          <w:bCs/>
        </w:rPr>
        <w:t>SOURCE CODE</w:t>
      </w:r>
      <w:r w:rsidRPr="000B6790">
        <w:rPr>
          <w:b/>
          <w:bCs/>
        </w:rPr>
        <w:t xml:space="preserve">: </w:t>
      </w:r>
      <w:hyperlink r:id="rId30" w:history="1">
        <w:r w:rsidR="00E34F41" w:rsidRPr="000B6790">
          <w:rPr>
            <w:rStyle w:val="Hyperlink"/>
            <w:b/>
            <w:bCs/>
          </w:rPr>
          <w:t>https://github.com/JesseAyegba/metering</w:t>
        </w:r>
      </w:hyperlink>
    </w:p>
    <w:p w14:paraId="45AC068A" w14:textId="60851E46" w:rsidR="00E34F41" w:rsidRPr="000B6790" w:rsidRDefault="00E34F41" w:rsidP="002A68F6">
      <w:pPr>
        <w:jc w:val="center"/>
        <w:rPr>
          <w:b/>
          <w:bCs/>
        </w:rPr>
      </w:pPr>
      <w:r w:rsidRPr="000B6790">
        <w:rPr>
          <w:b/>
          <w:bCs/>
        </w:rPr>
        <w:t>WEB APPLICATION</w:t>
      </w:r>
      <w:r w:rsidR="00E05675" w:rsidRPr="000B6790">
        <w:rPr>
          <w:b/>
          <w:bCs/>
        </w:rPr>
        <w:t xml:space="preserve"> </w:t>
      </w:r>
      <w:r w:rsidR="00242DCB" w:rsidRPr="000B6790">
        <w:rPr>
          <w:b/>
          <w:bCs/>
        </w:rPr>
        <w:t xml:space="preserve">SOURCE </w:t>
      </w:r>
      <w:r w:rsidR="00E05675" w:rsidRPr="000B6790">
        <w:rPr>
          <w:b/>
          <w:bCs/>
        </w:rPr>
        <w:t>CODE</w:t>
      </w:r>
      <w:r w:rsidRPr="000B6790">
        <w:rPr>
          <w:b/>
          <w:bCs/>
        </w:rPr>
        <w:t xml:space="preserve">: </w:t>
      </w:r>
      <w:hyperlink r:id="rId31" w:history="1">
        <w:r w:rsidRPr="000B6790">
          <w:rPr>
            <w:rStyle w:val="Hyperlink"/>
            <w:b/>
            <w:bCs/>
          </w:rPr>
          <w:t>https://github.com/JesseAyegba/metering-web</w:t>
        </w:r>
      </w:hyperlink>
    </w:p>
    <w:p w14:paraId="29C88A74" w14:textId="44C203C3" w:rsidR="009411F5" w:rsidRPr="000B6790" w:rsidRDefault="007C0C25" w:rsidP="002A68F6">
      <w:pPr>
        <w:jc w:val="center"/>
        <w:rPr>
          <w:b/>
          <w:bCs/>
        </w:rPr>
      </w:pPr>
      <w:r w:rsidRPr="000B6790">
        <w:rPr>
          <w:b/>
          <w:bCs/>
        </w:rPr>
        <w:t xml:space="preserve">DEPLOYED </w:t>
      </w:r>
      <w:r w:rsidR="009411F5" w:rsidRPr="000B6790">
        <w:rPr>
          <w:b/>
          <w:bCs/>
        </w:rPr>
        <w:t>WORKING APPLICATION:</w:t>
      </w:r>
      <w:r w:rsidR="009411F5" w:rsidRPr="000B6790">
        <w:t xml:space="preserve"> </w:t>
      </w:r>
      <w:hyperlink r:id="rId32" w:history="1">
        <w:r w:rsidRPr="000B6790">
          <w:rPr>
            <w:rStyle w:val="Hyperlink"/>
            <w:b/>
            <w:bCs/>
          </w:rPr>
          <w:t>https://metering-app.web.app</w:t>
        </w:r>
      </w:hyperlink>
    </w:p>
    <w:p w14:paraId="13CD4E41" w14:textId="77777777" w:rsidR="007C0C25" w:rsidRPr="000B6790" w:rsidRDefault="007C0C25" w:rsidP="002A68F6">
      <w:pPr>
        <w:jc w:val="center"/>
        <w:rPr>
          <w:b/>
          <w:bCs/>
        </w:rPr>
      </w:pPr>
    </w:p>
    <w:p w14:paraId="40CA2F06" w14:textId="77777777" w:rsidR="009411F5" w:rsidRPr="000B6790" w:rsidRDefault="009411F5" w:rsidP="002A68F6">
      <w:pPr>
        <w:jc w:val="center"/>
        <w:rPr>
          <w:b/>
          <w:bCs/>
        </w:rPr>
      </w:pPr>
    </w:p>
    <w:p w14:paraId="7F1AE40F" w14:textId="77777777" w:rsidR="00E34F41" w:rsidRPr="000B6790" w:rsidRDefault="00E34F41" w:rsidP="00DA5C75">
      <w:pPr>
        <w:jc w:val="both"/>
        <w:rPr>
          <w:b/>
          <w:bCs/>
        </w:rPr>
      </w:pPr>
    </w:p>
    <w:p w14:paraId="385F2750" w14:textId="77777777" w:rsidR="00E34F41" w:rsidRPr="000B6790" w:rsidRDefault="00E34F41" w:rsidP="00DA5C75">
      <w:pPr>
        <w:jc w:val="both"/>
        <w:rPr>
          <w:b/>
          <w:bCs/>
        </w:rPr>
      </w:pPr>
    </w:p>
    <w:p w14:paraId="19DBB290" w14:textId="77777777" w:rsidR="00E02EB6" w:rsidRPr="000B6790" w:rsidRDefault="00E02EB6" w:rsidP="00DA5C75">
      <w:pPr>
        <w:jc w:val="both"/>
        <w:rPr>
          <w:b/>
          <w:bCs/>
        </w:rPr>
      </w:pPr>
    </w:p>
    <w:p w14:paraId="165DD6F8" w14:textId="77777777" w:rsidR="00E02EB6" w:rsidRPr="000B6790" w:rsidRDefault="00E02EB6" w:rsidP="00DA5C75">
      <w:pPr>
        <w:jc w:val="both"/>
        <w:rPr>
          <w:b/>
          <w:bCs/>
        </w:rPr>
      </w:pPr>
    </w:p>
    <w:p w14:paraId="65A48B98" w14:textId="77777777" w:rsidR="00E02EB6" w:rsidRPr="000B6790" w:rsidRDefault="00E02EB6" w:rsidP="00DA5C75">
      <w:pPr>
        <w:jc w:val="both"/>
        <w:rPr>
          <w:b/>
          <w:bCs/>
        </w:rPr>
      </w:pPr>
    </w:p>
    <w:p w14:paraId="4245E820" w14:textId="77777777" w:rsidR="00E02EB6" w:rsidRPr="000B6790" w:rsidRDefault="00E02EB6" w:rsidP="00DA5C75">
      <w:pPr>
        <w:jc w:val="both"/>
        <w:rPr>
          <w:b/>
          <w:bCs/>
        </w:rPr>
      </w:pPr>
    </w:p>
    <w:p w14:paraId="4BD4C40A" w14:textId="77777777" w:rsidR="00E02EB6" w:rsidRPr="000B6790" w:rsidRDefault="00E02EB6" w:rsidP="00DA5C75">
      <w:pPr>
        <w:jc w:val="both"/>
        <w:rPr>
          <w:b/>
          <w:bCs/>
        </w:rPr>
      </w:pPr>
    </w:p>
    <w:p w14:paraId="6DBFD06F" w14:textId="77777777" w:rsidR="00E02EB6" w:rsidRPr="000B6790" w:rsidRDefault="00E02EB6" w:rsidP="00DA5C75">
      <w:pPr>
        <w:jc w:val="both"/>
        <w:rPr>
          <w:b/>
          <w:bCs/>
        </w:rPr>
      </w:pPr>
    </w:p>
    <w:p w14:paraId="50A2D33E" w14:textId="77777777" w:rsidR="00E02EB6" w:rsidRPr="000B6790" w:rsidRDefault="00E02EB6" w:rsidP="00DA5C75">
      <w:pPr>
        <w:jc w:val="both"/>
        <w:rPr>
          <w:b/>
          <w:bCs/>
        </w:rPr>
      </w:pPr>
    </w:p>
    <w:p w14:paraId="2CFD0D64" w14:textId="77777777" w:rsidR="00E02EB6" w:rsidRPr="000B6790" w:rsidRDefault="00E02EB6" w:rsidP="00DA5C75">
      <w:pPr>
        <w:jc w:val="both"/>
        <w:rPr>
          <w:b/>
          <w:bCs/>
        </w:rPr>
      </w:pPr>
    </w:p>
    <w:p w14:paraId="6CAF8823" w14:textId="6A7D5DC8" w:rsidR="00E02EB6" w:rsidRPr="000B6790" w:rsidRDefault="00E02EB6" w:rsidP="00DA5C75">
      <w:pPr>
        <w:jc w:val="both"/>
        <w:rPr>
          <w:b/>
          <w:bCs/>
        </w:rPr>
      </w:pPr>
    </w:p>
    <w:p w14:paraId="6683C4A1" w14:textId="681B41CE" w:rsidR="00871371" w:rsidRPr="000B6790" w:rsidRDefault="00871371" w:rsidP="00DA5C75">
      <w:pPr>
        <w:jc w:val="both"/>
        <w:rPr>
          <w:b/>
          <w:bCs/>
        </w:rPr>
      </w:pPr>
    </w:p>
    <w:p w14:paraId="78B87C8F" w14:textId="77777777" w:rsidR="00871371" w:rsidRPr="000B6790" w:rsidRDefault="00871371" w:rsidP="00DA5C75">
      <w:pPr>
        <w:jc w:val="both"/>
        <w:rPr>
          <w:b/>
          <w:bCs/>
        </w:rPr>
      </w:pPr>
    </w:p>
    <w:p w14:paraId="0A2A7A77" w14:textId="77777777" w:rsidR="00E02EB6" w:rsidRPr="000B6790" w:rsidRDefault="00E02EB6" w:rsidP="00DA5C75">
      <w:pPr>
        <w:jc w:val="both"/>
        <w:rPr>
          <w:b/>
          <w:bCs/>
        </w:rPr>
      </w:pPr>
    </w:p>
    <w:p w14:paraId="5B39FF28" w14:textId="77777777" w:rsidR="00E02EB6" w:rsidRPr="000B6790" w:rsidRDefault="00E02EB6" w:rsidP="00DA5C75">
      <w:pPr>
        <w:jc w:val="both"/>
        <w:rPr>
          <w:b/>
          <w:bCs/>
        </w:rPr>
      </w:pPr>
    </w:p>
    <w:p w14:paraId="04DD31F2" w14:textId="0CDE3310" w:rsidR="00E02EB6" w:rsidRPr="000B6790" w:rsidRDefault="00E02EB6" w:rsidP="00DA5C75">
      <w:pPr>
        <w:jc w:val="both"/>
        <w:rPr>
          <w:b/>
          <w:bCs/>
        </w:rPr>
      </w:pPr>
    </w:p>
    <w:p w14:paraId="4359A4DC" w14:textId="77777777" w:rsidR="00871371" w:rsidRPr="000B6790" w:rsidRDefault="00871371" w:rsidP="00DA5C75">
      <w:pPr>
        <w:jc w:val="both"/>
        <w:rPr>
          <w:b/>
          <w:bCs/>
        </w:rPr>
      </w:pPr>
    </w:p>
    <w:p w14:paraId="1C5B3178" w14:textId="34D1C763" w:rsidR="00383C90" w:rsidRPr="000B6790" w:rsidRDefault="00383C90" w:rsidP="00DA5C75">
      <w:pPr>
        <w:jc w:val="center"/>
        <w:rPr>
          <w:b/>
          <w:bCs/>
        </w:rPr>
      </w:pPr>
      <w:r w:rsidRPr="000B6790">
        <w:rPr>
          <w:b/>
          <w:bCs/>
        </w:rPr>
        <w:lastRenderedPageBreak/>
        <w:t>REFERENCES</w:t>
      </w:r>
    </w:p>
    <w:p w14:paraId="15DADDE8" w14:textId="5B70E778" w:rsidR="00E02EB6" w:rsidRPr="000B6790" w:rsidRDefault="00E02EB6" w:rsidP="00DA5C75">
      <w:pPr>
        <w:widowControl w:val="0"/>
        <w:autoSpaceDE w:val="0"/>
        <w:autoSpaceDN w:val="0"/>
        <w:adjustRightInd w:val="0"/>
        <w:ind w:left="640" w:hanging="640"/>
        <w:jc w:val="both"/>
        <w:rPr>
          <w:noProof/>
        </w:rPr>
      </w:pPr>
      <w:r w:rsidRPr="000B6790">
        <w:fldChar w:fldCharType="begin" w:fldLock="1"/>
      </w:r>
      <w:r w:rsidRPr="000B6790">
        <w:instrText xml:space="preserve">ADDIN Mendeley Bibliography CSL_BIBLIOGRAPHY </w:instrText>
      </w:r>
      <w:r w:rsidRPr="000B6790">
        <w:fldChar w:fldCharType="separate"/>
      </w:r>
      <w:r w:rsidRPr="000B6790">
        <w:rPr>
          <w:noProof/>
        </w:rPr>
        <w:t>[1]</w:t>
      </w:r>
      <w:r w:rsidRPr="000B6790">
        <w:rPr>
          <w:noProof/>
        </w:rPr>
        <w:tab/>
        <w:t xml:space="preserve">S. Hill, “TV audience measurement with big data,” </w:t>
      </w:r>
      <w:r w:rsidRPr="000B6790">
        <w:rPr>
          <w:i/>
          <w:iCs/>
          <w:noProof/>
        </w:rPr>
        <w:t>Big Data</w:t>
      </w:r>
      <w:r w:rsidRPr="000B6790">
        <w:rPr>
          <w:noProof/>
        </w:rPr>
        <w:t>, vol. 2, no. 2, pp. 76–86, 2014, doi: 10.1089/big.2014.0012.</w:t>
      </w:r>
    </w:p>
    <w:p w14:paraId="087FBC1D" w14:textId="77777777" w:rsidR="00E02EB6" w:rsidRPr="000B6790" w:rsidRDefault="00E02EB6" w:rsidP="00DA5C75">
      <w:pPr>
        <w:widowControl w:val="0"/>
        <w:autoSpaceDE w:val="0"/>
        <w:autoSpaceDN w:val="0"/>
        <w:adjustRightInd w:val="0"/>
        <w:ind w:left="640" w:hanging="640"/>
        <w:jc w:val="both"/>
        <w:rPr>
          <w:noProof/>
        </w:rPr>
      </w:pPr>
      <w:r w:rsidRPr="000B6790">
        <w:rPr>
          <w:noProof/>
        </w:rPr>
        <w:t>[2]</w:t>
      </w:r>
      <w:r w:rsidRPr="000B6790">
        <w:rPr>
          <w:noProof/>
        </w:rPr>
        <w:tab/>
        <w:t xml:space="preserve">F. Álvarez </w:t>
      </w:r>
      <w:r w:rsidRPr="000B6790">
        <w:rPr>
          <w:i/>
          <w:iCs/>
          <w:noProof/>
        </w:rPr>
        <w:t>et al.</w:t>
      </w:r>
      <w:r w:rsidRPr="000B6790">
        <w:rPr>
          <w:noProof/>
        </w:rPr>
        <w:t xml:space="preserve">, “Audience Measurement Modeling for Convergent Broadcasting and IPTV Networks,” </w:t>
      </w:r>
      <w:r w:rsidRPr="000B6790">
        <w:rPr>
          <w:i/>
          <w:iCs/>
          <w:noProof/>
        </w:rPr>
        <w:t>IEEE Trans. Broadcast.</w:t>
      </w:r>
      <w:r w:rsidRPr="000B6790">
        <w:rPr>
          <w:noProof/>
        </w:rPr>
        <w:t>, vol. 55, no. 2, pp. 502–515, 2009, doi: 10.1109/TBC.2008.2012040.</w:t>
      </w:r>
    </w:p>
    <w:p w14:paraId="27606C2B" w14:textId="77777777" w:rsidR="00E02EB6" w:rsidRPr="000B6790" w:rsidRDefault="00E02EB6" w:rsidP="00DA5C75">
      <w:pPr>
        <w:widowControl w:val="0"/>
        <w:autoSpaceDE w:val="0"/>
        <w:autoSpaceDN w:val="0"/>
        <w:adjustRightInd w:val="0"/>
        <w:ind w:left="640" w:hanging="640"/>
        <w:jc w:val="both"/>
        <w:rPr>
          <w:noProof/>
        </w:rPr>
      </w:pPr>
      <w:r w:rsidRPr="000B6790">
        <w:rPr>
          <w:noProof/>
        </w:rPr>
        <w:t>[3]</w:t>
      </w:r>
      <w:r w:rsidRPr="000B6790">
        <w:rPr>
          <w:noProof/>
        </w:rPr>
        <w:tab/>
        <w:t xml:space="preserve">W. Hyun, M. Y. Huh, S. H. Kim, and S. G. Kang, “Study on design and implementation of audience measurement functionalities for digital signage service using Kinect camera,” </w:t>
      </w:r>
      <w:r w:rsidRPr="000B6790">
        <w:rPr>
          <w:i/>
          <w:iCs/>
          <w:noProof/>
        </w:rPr>
        <w:t>Int. Conf. Adv. Commun. Technol. ICACT</w:t>
      </w:r>
      <w:r w:rsidRPr="000B6790">
        <w:rPr>
          <w:noProof/>
        </w:rPr>
        <w:t>, vol. 3, no. 5, pp. 597–600, 2014, doi: 10.1109/ICACT.2014.6779030.</w:t>
      </w:r>
    </w:p>
    <w:p w14:paraId="392279F9" w14:textId="77777777" w:rsidR="00E02EB6" w:rsidRPr="000B6790" w:rsidRDefault="00E02EB6" w:rsidP="00DA5C75">
      <w:pPr>
        <w:widowControl w:val="0"/>
        <w:autoSpaceDE w:val="0"/>
        <w:autoSpaceDN w:val="0"/>
        <w:adjustRightInd w:val="0"/>
        <w:ind w:left="640" w:hanging="640"/>
        <w:jc w:val="both"/>
        <w:rPr>
          <w:noProof/>
        </w:rPr>
      </w:pPr>
      <w:r w:rsidRPr="000B6790">
        <w:rPr>
          <w:noProof/>
        </w:rPr>
        <w:t>[4]</w:t>
      </w:r>
      <w:r w:rsidRPr="000B6790">
        <w:rPr>
          <w:noProof/>
        </w:rPr>
        <w:tab/>
        <w:t>J. Allmer, “miRNomics: MicroRNA Biology and Computational Analysis,” vol. 1107, p. 333, 2014, doi: 10.1007/978-1-62703-748-8.</w:t>
      </w:r>
    </w:p>
    <w:p w14:paraId="7AAE22D0" w14:textId="77777777" w:rsidR="00E02EB6" w:rsidRPr="000B6790" w:rsidRDefault="00E02EB6" w:rsidP="00DA5C75">
      <w:pPr>
        <w:widowControl w:val="0"/>
        <w:autoSpaceDE w:val="0"/>
        <w:autoSpaceDN w:val="0"/>
        <w:adjustRightInd w:val="0"/>
        <w:ind w:left="640" w:hanging="640"/>
        <w:jc w:val="both"/>
        <w:rPr>
          <w:noProof/>
        </w:rPr>
      </w:pPr>
      <w:r w:rsidRPr="000B6790">
        <w:rPr>
          <w:noProof/>
        </w:rPr>
        <w:t>[5]</w:t>
      </w:r>
      <w:r w:rsidRPr="000B6790">
        <w:rPr>
          <w:noProof/>
        </w:rPr>
        <w:tab/>
        <w:t xml:space="preserve">L. L. James Webster, Patricia Phalen, </w:t>
      </w:r>
      <w:r w:rsidRPr="000B6790">
        <w:rPr>
          <w:i/>
          <w:iCs/>
          <w:noProof/>
        </w:rPr>
        <w:t>Ratings Analysis Audience Measurement and Analytics</w:t>
      </w:r>
      <w:r w:rsidRPr="000B6790">
        <w:rPr>
          <w:noProof/>
        </w:rPr>
        <w:t>, 4th ed. 2013.</w:t>
      </w:r>
    </w:p>
    <w:p w14:paraId="057A9235" w14:textId="77777777" w:rsidR="00E02EB6" w:rsidRPr="000B6790" w:rsidRDefault="00E02EB6" w:rsidP="00DA5C75">
      <w:pPr>
        <w:widowControl w:val="0"/>
        <w:autoSpaceDE w:val="0"/>
        <w:autoSpaceDN w:val="0"/>
        <w:adjustRightInd w:val="0"/>
        <w:ind w:left="640" w:hanging="640"/>
        <w:jc w:val="both"/>
        <w:rPr>
          <w:noProof/>
        </w:rPr>
      </w:pPr>
      <w:r w:rsidRPr="000B6790">
        <w:rPr>
          <w:noProof/>
        </w:rPr>
        <w:t>[6]</w:t>
      </w:r>
      <w:r w:rsidRPr="000B6790">
        <w:rPr>
          <w:noProof/>
        </w:rPr>
        <w:tab/>
        <w:t xml:space="preserve">P. M. Napoli, “Ratings and Audience Measurement,” </w:t>
      </w:r>
      <w:r w:rsidRPr="000B6790">
        <w:rPr>
          <w:i/>
          <w:iCs/>
          <w:noProof/>
        </w:rPr>
        <w:t>Handb. Media Audiences</w:t>
      </w:r>
      <w:r w:rsidRPr="000B6790">
        <w:rPr>
          <w:noProof/>
        </w:rPr>
        <w:t>, pp. 286–301, 2011, doi: 10.1002/9781444340525.ch14.</w:t>
      </w:r>
    </w:p>
    <w:p w14:paraId="4A47AC7B" w14:textId="77777777" w:rsidR="00E02EB6" w:rsidRPr="000B6790" w:rsidRDefault="00E02EB6" w:rsidP="00DA5C75">
      <w:pPr>
        <w:widowControl w:val="0"/>
        <w:autoSpaceDE w:val="0"/>
        <w:autoSpaceDN w:val="0"/>
        <w:adjustRightInd w:val="0"/>
        <w:ind w:left="640" w:hanging="640"/>
        <w:jc w:val="both"/>
        <w:rPr>
          <w:noProof/>
        </w:rPr>
      </w:pPr>
      <w:r w:rsidRPr="000B6790">
        <w:rPr>
          <w:noProof/>
        </w:rPr>
        <w:t>[7]</w:t>
      </w:r>
      <w:r w:rsidRPr="000B6790">
        <w:rPr>
          <w:noProof/>
        </w:rPr>
        <w:tab/>
        <w:t xml:space="preserve">Karen Buzzard, </w:t>
      </w:r>
      <w:r w:rsidRPr="000B6790">
        <w:rPr>
          <w:i/>
          <w:iCs/>
          <w:noProof/>
        </w:rPr>
        <w:t>Electronic Media Ratings: Turning Audiences Into Dollars and Sense</w:t>
      </w:r>
      <w:r w:rsidRPr="000B6790">
        <w:rPr>
          <w:noProof/>
        </w:rPr>
        <w:t>. .</w:t>
      </w:r>
    </w:p>
    <w:p w14:paraId="3AB0D17C" w14:textId="77777777" w:rsidR="00E02EB6" w:rsidRPr="000B6790" w:rsidRDefault="00E02EB6" w:rsidP="00DA5C75">
      <w:pPr>
        <w:widowControl w:val="0"/>
        <w:autoSpaceDE w:val="0"/>
        <w:autoSpaceDN w:val="0"/>
        <w:adjustRightInd w:val="0"/>
        <w:ind w:left="640" w:hanging="640"/>
        <w:jc w:val="both"/>
        <w:rPr>
          <w:noProof/>
        </w:rPr>
      </w:pPr>
      <w:r w:rsidRPr="000B6790">
        <w:rPr>
          <w:noProof/>
        </w:rPr>
        <w:t>[8]</w:t>
      </w:r>
      <w:r w:rsidRPr="000B6790">
        <w:rPr>
          <w:noProof/>
        </w:rPr>
        <w:tab/>
        <w:t>“Nielsen.” http://sites.nielsen.com/90years/ (accessed Jul. 07, 2021).</w:t>
      </w:r>
    </w:p>
    <w:p w14:paraId="2C6163FB" w14:textId="77777777" w:rsidR="00E02EB6" w:rsidRPr="000B6790" w:rsidRDefault="00E02EB6" w:rsidP="00DA5C75">
      <w:pPr>
        <w:widowControl w:val="0"/>
        <w:autoSpaceDE w:val="0"/>
        <w:autoSpaceDN w:val="0"/>
        <w:adjustRightInd w:val="0"/>
        <w:ind w:left="640" w:hanging="640"/>
        <w:jc w:val="both"/>
        <w:rPr>
          <w:noProof/>
        </w:rPr>
      </w:pPr>
      <w:r w:rsidRPr="000B6790">
        <w:rPr>
          <w:noProof/>
        </w:rPr>
        <w:t>[9]</w:t>
      </w:r>
      <w:r w:rsidRPr="000B6790">
        <w:rPr>
          <w:noProof/>
        </w:rPr>
        <w:tab/>
        <w:t xml:space="preserve">E. Barnouw, “Review of The Evolution of American Television.,” </w:t>
      </w:r>
      <w:r w:rsidRPr="000B6790">
        <w:rPr>
          <w:i/>
          <w:iCs/>
          <w:noProof/>
        </w:rPr>
        <w:t>Contemp. Psychol. A J. Rev.</w:t>
      </w:r>
      <w:r w:rsidRPr="000B6790">
        <w:rPr>
          <w:noProof/>
        </w:rPr>
        <w:t>, vol. 36, no. 3, pp. 264–264, 1991, doi: 10.1037/029580.</w:t>
      </w:r>
    </w:p>
    <w:p w14:paraId="2F45572C" w14:textId="77777777" w:rsidR="00E02EB6" w:rsidRPr="000B6790" w:rsidRDefault="00E02EB6" w:rsidP="00DA5C75">
      <w:pPr>
        <w:widowControl w:val="0"/>
        <w:autoSpaceDE w:val="0"/>
        <w:autoSpaceDN w:val="0"/>
        <w:adjustRightInd w:val="0"/>
        <w:ind w:left="640" w:hanging="640"/>
        <w:jc w:val="both"/>
        <w:rPr>
          <w:noProof/>
        </w:rPr>
      </w:pPr>
      <w:r w:rsidRPr="000B6790">
        <w:rPr>
          <w:noProof/>
        </w:rPr>
        <w:t>[10]</w:t>
      </w:r>
      <w:r w:rsidRPr="000B6790">
        <w:rPr>
          <w:noProof/>
        </w:rPr>
        <w:tab/>
        <w:t>“Cable Television | Federal Communications Commission.” https://www.fcc.gov/media/engineering/cable-television.</w:t>
      </w:r>
    </w:p>
    <w:p w14:paraId="122DF54D" w14:textId="77777777" w:rsidR="00E02EB6" w:rsidRPr="000B6790" w:rsidRDefault="00E02EB6" w:rsidP="00DA5C75">
      <w:pPr>
        <w:widowControl w:val="0"/>
        <w:autoSpaceDE w:val="0"/>
        <w:autoSpaceDN w:val="0"/>
        <w:adjustRightInd w:val="0"/>
        <w:ind w:left="640" w:hanging="640"/>
        <w:jc w:val="both"/>
        <w:rPr>
          <w:noProof/>
        </w:rPr>
      </w:pPr>
      <w:r w:rsidRPr="000B6790">
        <w:rPr>
          <w:noProof/>
        </w:rPr>
        <w:t>[11]</w:t>
      </w:r>
      <w:r w:rsidRPr="000B6790">
        <w:rPr>
          <w:noProof/>
        </w:rPr>
        <w:tab/>
        <w:t xml:space="preserve">J. Liaukonyte, T. Teixeira, and K. C. Wilbur, “Television advertising and online shopping,” </w:t>
      </w:r>
      <w:r w:rsidRPr="000B6790">
        <w:rPr>
          <w:i/>
          <w:iCs/>
          <w:noProof/>
        </w:rPr>
        <w:t>Mark. Sci.</w:t>
      </w:r>
      <w:r w:rsidRPr="000B6790">
        <w:rPr>
          <w:noProof/>
        </w:rPr>
        <w:t>, vol. 34, no. 3, pp. 311–330, 2015, doi: 10.1287/mksc.2014.0899.</w:t>
      </w:r>
    </w:p>
    <w:p w14:paraId="082834F0" w14:textId="77777777" w:rsidR="00E02EB6" w:rsidRPr="000B6790" w:rsidRDefault="00E02EB6" w:rsidP="00DA5C75">
      <w:pPr>
        <w:widowControl w:val="0"/>
        <w:autoSpaceDE w:val="0"/>
        <w:autoSpaceDN w:val="0"/>
        <w:adjustRightInd w:val="0"/>
        <w:ind w:left="640" w:hanging="640"/>
        <w:jc w:val="both"/>
        <w:rPr>
          <w:noProof/>
        </w:rPr>
      </w:pPr>
      <w:r w:rsidRPr="000B6790">
        <w:rPr>
          <w:noProof/>
        </w:rPr>
        <w:t>[12]</w:t>
      </w:r>
      <w:r w:rsidRPr="000B6790">
        <w:rPr>
          <w:noProof/>
        </w:rPr>
        <w:tab/>
        <w:t xml:space="preserve">K. Chorianopoulos and G. Lekakos, “Introduction to social TV: Enhancing the shared experience with interactive TV,” </w:t>
      </w:r>
      <w:r w:rsidRPr="000B6790">
        <w:rPr>
          <w:i/>
          <w:iCs/>
          <w:noProof/>
        </w:rPr>
        <w:t>Int. J. Hum. Comput. Interact.</w:t>
      </w:r>
      <w:r w:rsidRPr="000B6790">
        <w:rPr>
          <w:noProof/>
        </w:rPr>
        <w:t>, vol. 24, no. 2, pp. 113–120, 2008, doi: 10.1080/10447310701821574.</w:t>
      </w:r>
    </w:p>
    <w:p w14:paraId="098383E1" w14:textId="77777777" w:rsidR="00E02EB6" w:rsidRPr="000B6790" w:rsidRDefault="00E02EB6" w:rsidP="00DA5C75">
      <w:pPr>
        <w:widowControl w:val="0"/>
        <w:autoSpaceDE w:val="0"/>
        <w:autoSpaceDN w:val="0"/>
        <w:adjustRightInd w:val="0"/>
        <w:ind w:left="640" w:hanging="640"/>
        <w:jc w:val="both"/>
        <w:rPr>
          <w:noProof/>
        </w:rPr>
      </w:pPr>
      <w:r w:rsidRPr="000B6790">
        <w:rPr>
          <w:noProof/>
        </w:rPr>
        <w:lastRenderedPageBreak/>
        <w:t>[13]</w:t>
      </w:r>
      <w:r w:rsidRPr="000B6790">
        <w:rPr>
          <w:noProof/>
        </w:rPr>
        <w:tab/>
        <w:t xml:space="preserve">D. Mukherjee, T. Chattopadhyay, S. Bhattacharya, A. Ghose, and P. Misra, “An architecture for real time television audience measurement,” </w:t>
      </w:r>
      <w:r w:rsidRPr="000B6790">
        <w:rPr>
          <w:i/>
          <w:iCs/>
          <w:noProof/>
        </w:rPr>
        <w:t>Isc. 2011 - 2011 IEEE Symp. Comput. Informatics</w:t>
      </w:r>
      <w:r w:rsidRPr="000B6790">
        <w:rPr>
          <w:noProof/>
        </w:rPr>
        <w:t>, pp. 611–616, 2011, doi: 10.1109/ISCI.2011.5958986.</w:t>
      </w:r>
    </w:p>
    <w:p w14:paraId="1566F40E" w14:textId="77777777" w:rsidR="00E02EB6" w:rsidRPr="000B6790" w:rsidRDefault="00E02EB6" w:rsidP="00DA5C75">
      <w:pPr>
        <w:widowControl w:val="0"/>
        <w:autoSpaceDE w:val="0"/>
        <w:autoSpaceDN w:val="0"/>
        <w:adjustRightInd w:val="0"/>
        <w:ind w:left="640" w:hanging="640"/>
        <w:jc w:val="both"/>
        <w:rPr>
          <w:noProof/>
        </w:rPr>
      </w:pPr>
      <w:r w:rsidRPr="000B6790">
        <w:rPr>
          <w:noProof/>
        </w:rPr>
        <w:t>[14]</w:t>
      </w:r>
      <w:r w:rsidRPr="000B6790">
        <w:rPr>
          <w:noProof/>
        </w:rPr>
        <w:tab/>
        <w:t>Trumedia, “Trumedia.” http://http//trumedia.co.il/.</w:t>
      </w:r>
    </w:p>
    <w:p w14:paraId="29AD8219" w14:textId="77777777" w:rsidR="00E02EB6" w:rsidRPr="000B6790" w:rsidRDefault="00E02EB6" w:rsidP="00DA5C75">
      <w:pPr>
        <w:widowControl w:val="0"/>
        <w:autoSpaceDE w:val="0"/>
        <w:autoSpaceDN w:val="0"/>
        <w:adjustRightInd w:val="0"/>
        <w:ind w:left="640" w:hanging="640"/>
        <w:jc w:val="both"/>
        <w:rPr>
          <w:noProof/>
        </w:rPr>
      </w:pPr>
      <w:r w:rsidRPr="000B6790">
        <w:rPr>
          <w:noProof/>
        </w:rPr>
        <w:t>[15]</w:t>
      </w:r>
      <w:r w:rsidRPr="000B6790">
        <w:rPr>
          <w:noProof/>
        </w:rPr>
        <w:tab/>
        <w:t>Quividi, “Quividi.” https://quividi.com/.</w:t>
      </w:r>
    </w:p>
    <w:p w14:paraId="0064B7BA" w14:textId="77777777" w:rsidR="00E02EB6" w:rsidRPr="000B6790" w:rsidRDefault="00E02EB6" w:rsidP="00DA5C75">
      <w:pPr>
        <w:widowControl w:val="0"/>
        <w:autoSpaceDE w:val="0"/>
        <w:autoSpaceDN w:val="0"/>
        <w:adjustRightInd w:val="0"/>
        <w:ind w:left="640" w:hanging="640"/>
        <w:jc w:val="both"/>
        <w:rPr>
          <w:noProof/>
        </w:rPr>
      </w:pPr>
      <w:r w:rsidRPr="000B6790">
        <w:rPr>
          <w:noProof/>
        </w:rPr>
        <w:t>[16]</w:t>
      </w:r>
      <w:r w:rsidRPr="000B6790">
        <w:rPr>
          <w:noProof/>
        </w:rPr>
        <w:tab/>
        <w:t>Cognovision, “Cognovision.” http://www.cognovision.com/.</w:t>
      </w:r>
    </w:p>
    <w:p w14:paraId="32E9085A" w14:textId="77777777" w:rsidR="00E02EB6" w:rsidRPr="000B6790" w:rsidRDefault="00E02EB6" w:rsidP="00DA5C75">
      <w:pPr>
        <w:widowControl w:val="0"/>
        <w:autoSpaceDE w:val="0"/>
        <w:autoSpaceDN w:val="0"/>
        <w:adjustRightInd w:val="0"/>
        <w:ind w:left="640" w:hanging="640"/>
        <w:jc w:val="both"/>
        <w:rPr>
          <w:noProof/>
        </w:rPr>
      </w:pPr>
      <w:r w:rsidRPr="000B6790">
        <w:rPr>
          <w:noProof/>
        </w:rPr>
        <w:t>[17]</w:t>
      </w:r>
      <w:r w:rsidRPr="000B6790">
        <w:rPr>
          <w:noProof/>
        </w:rPr>
        <w:tab/>
        <w:t xml:space="preserve">F. Álvarez, D. Alliez, C. A. Martín, J. M. Menéndez, and G. Cisneros, “Audience measurement technologies for user centric media,” </w:t>
      </w:r>
      <w:r w:rsidRPr="000B6790">
        <w:rPr>
          <w:i/>
          <w:iCs/>
          <w:noProof/>
        </w:rPr>
        <w:t>Proc. Int. Symp. Consum. Electron. ISCE</w:t>
      </w:r>
      <w:r w:rsidRPr="000B6790">
        <w:rPr>
          <w:noProof/>
        </w:rPr>
        <w:t>, no. 1, pp. 1–4, 2008, doi: 10.1109/ISCE.2008.4559460.</w:t>
      </w:r>
    </w:p>
    <w:p w14:paraId="30F23DDD" w14:textId="77777777" w:rsidR="00E02EB6" w:rsidRPr="000B6790" w:rsidRDefault="00E02EB6" w:rsidP="00DA5C75">
      <w:pPr>
        <w:widowControl w:val="0"/>
        <w:autoSpaceDE w:val="0"/>
        <w:autoSpaceDN w:val="0"/>
        <w:adjustRightInd w:val="0"/>
        <w:ind w:left="640" w:hanging="640"/>
        <w:jc w:val="both"/>
        <w:rPr>
          <w:noProof/>
        </w:rPr>
      </w:pPr>
      <w:r w:rsidRPr="000B6790">
        <w:rPr>
          <w:noProof/>
        </w:rPr>
        <w:t>[18]</w:t>
      </w:r>
      <w:r w:rsidRPr="000B6790">
        <w:rPr>
          <w:noProof/>
        </w:rPr>
        <w:tab/>
        <w:t>D. Ziou, “A Graphical Model for Context-Aware Visual Content Recommendation,” no. April, 2015, doi: 10.1109/TMM.2007.911226.</w:t>
      </w:r>
    </w:p>
    <w:p w14:paraId="583C0EFE" w14:textId="77777777" w:rsidR="00E02EB6" w:rsidRPr="000B6790" w:rsidRDefault="00E02EB6" w:rsidP="00DA5C75">
      <w:pPr>
        <w:widowControl w:val="0"/>
        <w:autoSpaceDE w:val="0"/>
        <w:autoSpaceDN w:val="0"/>
        <w:adjustRightInd w:val="0"/>
        <w:ind w:left="640" w:hanging="640"/>
        <w:jc w:val="both"/>
        <w:rPr>
          <w:noProof/>
        </w:rPr>
      </w:pPr>
      <w:r w:rsidRPr="000B6790">
        <w:rPr>
          <w:noProof/>
        </w:rPr>
        <w:t>[19]</w:t>
      </w:r>
      <w:r w:rsidRPr="000B6790">
        <w:rPr>
          <w:noProof/>
        </w:rPr>
        <w:tab/>
        <w:t xml:space="preserve">J. M. K. Kua, T. Thiruvaran, M. Nosratighods, E. Ambikairajah, and J. Epps, “Investigation of spectral centroid magnitude and frequency for speaker recognition,” </w:t>
      </w:r>
      <w:r w:rsidRPr="000B6790">
        <w:rPr>
          <w:i/>
          <w:iCs/>
          <w:noProof/>
        </w:rPr>
        <w:t>Odyssey 2010 Speak. Lang. Recognit. Work.</w:t>
      </w:r>
      <w:r w:rsidRPr="000B6790">
        <w:rPr>
          <w:noProof/>
        </w:rPr>
        <w:t>, no. August 2014, pp. 34–39, 2010.</w:t>
      </w:r>
    </w:p>
    <w:p w14:paraId="1317F999" w14:textId="77777777" w:rsidR="00E02EB6" w:rsidRPr="000B6790" w:rsidRDefault="00E02EB6" w:rsidP="00DA5C75">
      <w:pPr>
        <w:widowControl w:val="0"/>
        <w:autoSpaceDE w:val="0"/>
        <w:autoSpaceDN w:val="0"/>
        <w:adjustRightInd w:val="0"/>
        <w:ind w:left="640" w:hanging="640"/>
        <w:jc w:val="both"/>
        <w:rPr>
          <w:noProof/>
        </w:rPr>
      </w:pPr>
      <w:r w:rsidRPr="000B6790">
        <w:rPr>
          <w:noProof/>
        </w:rPr>
        <w:t>[20]</w:t>
      </w:r>
      <w:r w:rsidRPr="000B6790">
        <w:rPr>
          <w:noProof/>
        </w:rPr>
        <w:tab/>
        <w:t>D. Hosseinzadeh and S. Krishnan, “On the Use of Complementary Spectral Features,” no. December 2007, 2014, doi: 10.1155/2008/258184.</w:t>
      </w:r>
    </w:p>
    <w:p w14:paraId="19CF1576" w14:textId="77777777" w:rsidR="00E02EB6" w:rsidRPr="000B6790" w:rsidRDefault="00E02EB6" w:rsidP="00DA5C75">
      <w:pPr>
        <w:widowControl w:val="0"/>
        <w:autoSpaceDE w:val="0"/>
        <w:autoSpaceDN w:val="0"/>
        <w:adjustRightInd w:val="0"/>
        <w:ind w:left="640" w:hanging="640"/>
        <w:jc w:val="both"/>
        <w:rPr>
          <w:noProof/>
        </w:rPr>
      </w:pPr>
      <w:r w:rsidRPr="000B6790">
        <w:rPr>
          <w:noProof/>
        </w:rPr>
        <w:t>[21]</w:t>
      </w:r>
      <w:r w:rsidRPr="000B6790">
        <w:rPr>
          <w:noProof/>
        </w:rPr>
        <w:tab/>
        <w:t>T. Thiruvaran, E. Ambikairajah, and J. Epps, “Extraction of FM components from speech signals using all-pole model,” 2008.</w:t>
      </w:r>
    </w:p>
    <w:p w14:paraId="38771028" w14:textId="77777777" w:rsidR="00E02EB6" w:rsidRPr="000B6790" w:rsidRDefault="00E02EB6" w:rsidP="00DA5C75">
      <w:pPr>
        <w:widowControl w:val="0"/>
        <w:autoSpaceDE w:val="0"/>
        <w:autoSpaceDN w:val="0"/>
        <w:adjustRightInd w:val="0"/>
        <w:ind w:left="640" w:hanging="640"/>
        <w:jc w:val="both"/>
        <w:rPr>
          <w:noProof/>
        </w:rPr>
      </w:pPr>
      <w:r w:rsidRPr="000B6790">
        <w:rPr>
          <w:noProof/>
        </w:rPr>
        <w:t>[22]</w:t>
      </w:r>
      <w:r w:rsidRPr="000B6790">
        <w:rPr>
          <w:noProof/>
        </w:rPr>
        <w:tab/>
        <w:t xml:space="preserve">M. Nosratighods, T. Thiruvaran, J. Epps, E. Ambikairajah, B. Ma, and H. Li, “Evaluation of a fused FM and Cepstral-based speaker recognition system on the NIST 2008 SRE,” </w:t>
      </w:r>
      <w:r w:rsidRPr="000B6790">
        <w:rPr>
          <w:i/>
          <w:iCs/>
          <w:noProof/>
        </w:rPr>
        <w:t>ICASSP, IEEE Int. Conf. Acoust. Speech Signal Process. - Proc.</w:t>
      </w:r>
      <w:r w:rsidRPr="000B6790">
        <w:rPr>
          <w:noProof/>
        </w:rPr>
        <w:t>, no. April, pp. 4233–4236, 2009, doi: 10.1109/ICASSP.2009.4960563.</w:t>
      </w:r>
    </w:p>
    <w:p w14:paraId="4AB3A287" w14:textId="77777777" w:rsidR="00E02EB6" w:rsidRPr="000B6790" w:rsidRDefault="00E02EB6" w:rsidP="00DA5C75">
      <w:pPr>
        <w:widowControl w:val="0"/>
        <w:autoSpaceDE w:val="0"/>
        <w:autoSpaceDN w:val="0"/>
        <w:adjustRightInd w:val="0"/>
        <w:ind w:left="640" w:hanging="640"/>
        <w:jc w:val="both"/>
        <w:rPr>
          <w:noProof/>
        </w:rPr>
      </w:pPr>
      <w:r w:rsidRPr="000B6790">
        <w:rPr>
          <w:noProof/>
        </w:rPr>
        <w:t>[23]</w:t>
      </w:r>
      <w:r w:rsidRPr="000B6790">
        <w:rPr>
          <w:noProof/>
        </w:rPr>
        <w:tab/>
        <w:t xml:space="preserve">T. Thiruvaran, M. Nosratighods, E. Ambikairajah, and J. Epps, “Computationally efficient frame-averaged FM feature extraction for speaker recognition,” </w:t>
      </w:r>
      <w:r w:rsidRPr="000B6790">
        <w:rPr>
          <w:i/>
          <w:iCs/>
          <w:noProof/>
        </w:rPr>
        <w:t>Electron. Lett.</w:t>
      </w:r>
      <w:r w:rsidRPr="000B6790">
        <w:rPr>
          <w:noProof/>
        </w:rPr>
        <w:t>, vol. 45, no. 6, pp. 335–337, 2009, doi: 10.1049/el.2009.0170.</w:t>
      </w:r>
    </w:p>
    <w:p w14:paraId="686EE045" w14:textId="77777777" w:rsidR="00E02EB6" w:rsidRPr="000B6790" w:rsidRDefault="00E02EB6" w:rsidP="00DA5C75">
      <w:pPr>
        <w:widowControl w:val="0"/>
        <w:autoSpaceDE w:val="0"/>
        <w:autoSpaceDN w:val="0"/>
        <w:adjustRightInd w:val="0"/>
        <w:ind w:left="640" w:hanging="640"/>
        <w:jc w:val="both"/>
        <w:rPr>
          <w:noProof/>
        </w:rPr>
      </w:pPr>
      <w:r w:rsidRPr="000B6790">
        <w:rPr>
          <w:noProof/>
        </w:rPr>
        <w:t>[24]</w:t>
      </w:r>
      <w:r w:rsidRPr="000B6790">
        <w:rPr>
          <w:noProof/>
        </w:rPr>
        <w:tab/>
        <w:t xml:space="preserve">K. K. Paliwal, “Spectral subband centroid features for speech recognition,” </w:t>
      </w:r>
      <w:r w:rsidRPr="000B6790">
        <w:rPr>
          <w:i/>
          <w:iCs/>
          <w:noProof/>
        </w:rPr>
        <w:t>ICASSP, IEEE Int. Conf. Acoust. Speech Signal Process. - Proc.</w:t>
      </w:r>
      <w:r w:rsidRPr="000B6790">
        <w:rPr>
          <w:noProof/>
        </w:rPr>
        <w:t xml:space="preserve">, vol. 2, pp. 617–620, 1998, doi: </w:t>
      </w:r>
      <w:r w:rsidRPr="000B6790">
        <w:rPr>
          <w:noProof/>
        </w:rPr>
        <w:lastRenderedPageBreak/>
        <w:t>10.1109/ICASSP.1998.675340.</w:t>
      </w:r>
    </w:p>
    <w:p w14:paraId="009E9EFF" w14:textId="77777777" w:rsidR="00E02EB6" w:rsidRPr="000B6790" w:rsidRDefault="00E02EB6" w:rsidP="00DA5C75">
      <w:pPr>
        <w:widowControl w:val="0"/>
        <w:autoSpaceDE w:val="0"/>
        <w:autoSpaceDN w:val="0"/>
        <w:adjustRightInd w:val="0"/>
        <w:ind w:left="640" w:hanging="640"/>
        <w:jc w:val="both"/>
        <w:rPr>
          <w:noProof/>
        </w:rPr>
      </w:pPr>
      <w:r w:rsidRPr="000B6790">
        <w:rPr>
          <w:noProof/>
        </w:rPr>
        <w:t>[25]</w:t>
      </w:r>
      <w:r w:rsidRPr="000B6790">
        <w:rPr>
          <w:noProof/>
        </w:rPr>
        <w:tab/>
        <w:t xml:space="preserve">N. P. H. Thian, C. Sanderson, and S. Bengio, “Spectral subband centroids as complementary features for speaker authentication,” </w:t>
      </w:r>
      <w:r w:rsidRPr="000B6790">
        <w:rPr>
          <w:i/>
          <w:iCs/>
          <w:noProof/>
        </w:rPr>
        <w:t>Lect. Notes Comput. Sci. (including Subser. Lect. Notes Artif. Intell. Lect. Notes Bioinformatics)</w:t>
      </w:r>
      <w:r w:rsidRPr="000B6790">
        <w:rPr>
          <w:noProof/>
        </w:rPr>
        <w:t>, vol. 3072, pp. 631–639, 2004, doi: 10.1007/978-3-540-25948-0_86.</w:t>
      </w:r>
    </w:p>
    <w:p w14:paraId="60464DA3" w14:textId="77777777" w:rsidR="00E02EB6" w:rsidRPr="000B6790" w:rsidRDefault="00E02EB6" w:rsidP="00DA5C75">
      <w:pPr>
        <w:widowControl w:val="0"/>
        <w:autoSpaceDE w:val="0"/>
        <w:autoSpaceDN w:val="0"/>
        <w:adjustRightInd w:val="0"/>
        <w:ind w:left="640" w:hanging="640"/>
        <w:jc w:val="both"/>
        <w:rPr>
          <w:noProof/>
        </w:rPr>
      </w:pPr>
      <w:r w:rsidRPr="000B6790">
        <w:rPr>
          <w:noProof/>
        </w:rPr>
        <w:t>[26]</w:t>
      </w:r>
      <w:r w:rsidRPr="000B6790">
        <w:rPr>
          <w:noProof/>
        </w:rPr>
        <w:tab/>
        <w:t xml:space="preserve">G. Starkey, “Estimating audiences: Sampling in television and radio audience research,” </w:t>
      </w:r>
      <w:r w:rsidRPr="000B6790">
        <w:rPr>
          <w:i/>
          <w:iCs/>
          <w:noProof/>
        </w:rPr>
        <w:t>Int. J. Phytoremediation</w:t>
      </w:r>
      <w:r w:rsidRPr="000B6790">
        <w:rPr>
          <w:noProof/>
        </w:rPr>
        <w:t>, vol. 21, no. 1, pp. 3–25, 2004, doi: 10.1080/0954896042000216428.</w:t>
      </w:r>
    </w:p>
    <w:p w14:paraId="221D2090" w14:textId="1EEBE9B1" w:rsidR="00383C90" w:rsidRPr="000B6790" w:rsidRDefault="00E02EB6" w:rsidP="00DA5C75">
      <w:pPr>
        <w:jc w:val="both"/>
      </w:pPr>
      <w:r w:rsidRPr="000B6790">
        <w:fldChar w:fldCharType="end"/>
      </w:r>
    </w:p>
    <w:p w14:paraId="632E23A2" w14:textId="77777777" w:rsidR="00D75B87" w:rsidRPr="000B6790" w:rsidRDefault="00D75B87" w:rsidP="00DA5C75">
      <w:pPr>
        <w:jc w:val="both"/>
      </w:pPr>
    </w:p>
    <w:p w14:paraId="7D7D60F9" w14:textId="77777777" w:rsidR="00D75B87" w:rsidRPr="000B6790" w:rsidRDefault="00D75B87" w:rsidP="00DA5C75">
      <w:pPr>
        <w:jc w:val="both"/>
      </w:pPr>
    </w:p>
    <w:p w14:paraId="6A94B8BC" w14:textId="77777777" w:rsidR="00EE6DCB" w:rsidRPr="000B6790" w:rsidRDefault="00EE6DCB" w:rsidP="00DA5C75">
      <w:pPr>
        <w:jc w:val="both"/>
      </w:pPr>
    </w:p>
    <w:p w14:paraId="02AE7CD1" w14:textId="77777777" w:rsidR="00230E90" w:rsidRPr="000B6790" w:rsidRDefault="00230E90" w:rsidP="00DA5C75">
      <w:pPr>
        <w:jc w:val="both"/>
      </w:pPr>
    </w:p>
    <w:p w14:paraId="1E74776A" w14:textId="77777777" w:rsidR="00472314" w:rsidRPr="000B6790" w:rsidRDefault="00472314" w:rsidP="00DA5C75">
      <w:pPr>
        <w:jc w:val="both"/>
      </w:pPr>
    </w:p>
    <w:p w14:paraId="7515D8B3" w14:textId="77777777" w:rsidR="00472314" w:rsidRPr="000B6790" w:rsidRDefault="00472314" w:rsidP="00DA5C75">
      <w:pPr>
        <w:jc w:val="both"/>
      </w:pPr>
    </w:p>
    <w:p w14:paraId="622737E5" w14:textId="77777777" w:rsidR="00472314" w:rsidRPr="000B6790" w:rsidRDefault="00472314" w:rsidP="00DA5C75">
      <w:pPr>
        <w:jc w:val="both"/>
      </w:pPr>
    </w:p>
    <w:p w14:paraId="1598498D" w14:textId="77777777" w:rsidR="00472314" w:rsidRPr="000B6790" w:rsidRDefault="00472314" w:rsidP="00DA5C75">
      <w:pPr>
        <w:jc w:val="both"/>
      </w:pPr>
    </w:p>
    <w:p w14:paraId="0E4A5548" w14:textId="77777777" w:rsidR="00472314" w:rsidRPr="000B6790" w:rsidRDefault="00472314" w:rsidP="00DA5C75">
      <w:pPr>
        <w:jc w:val="both"/>
      </w:pPr>
    </w:p>
    <w:p w14:paraId="54B66154" w14:textId="77777777" w:rsidR="00472314" w:rsidRPr="000B6790" w:rsidRDefault="00472314" w:rsidP="00DA5C75">
      <w:pPr>
        <w:jc w:val="both"/>
      </w:pPr>
    </w:p>
    <w:p w14:paraId="6BEE6387" w14:textId="77777777" w:rsidR="00B25ECC" w:rsidRPr="000B6790" w:rsidRDefault="00B25ECC" w:rsidP="00DA5C75">
      <w:pPr>
        <w:jc w:val="both"/>
      </w:pPr>
    </w:p>
    <w:sectPr w:rsidR="00B25ECC" w:rsidRPr="000B67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FB9504" w14:textId="77777777" w:rsidR="003240E6" w:rsidRDefault="003240E6" w:rsidP="00EB5FEC">
      <w:r>
        <w:separator/>
      </w:r>
    </w:p>
  </w:endnote>
  <w:endnote w:type="continuationSeparator" w:id="0">
    <w:p w14:paraId="223EBD66" w14:textId="77777777" w:rsidR="003240E6" w:rsidRDefault="003240E6"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7E8AB" w14:textId="77777777" w:rsidR="003240E6" w:rsidRDefault="003240E6" w:rsidP="00EB5FEC">
      <w:r>
        <w:separator/>
      </w:r>
    </w:p>
  </w:footnote>
  <w:footnote w:type="continuationSeparator" w:id="0">
    <w:p w14:paraId="0093AFE2" w14:textId="77777777" w:rsidR="003240E6" w:rsidRDefault="003240E6"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6E06"/>
    <w:multiLevelType w:val="hybridMultilevel"/>
    <w:tmpl w:val="4BF8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94D09"/>
    <w:multiLevelType w:val="hybridMultilevel"/>
    <w:tmpl w:val="24DEC9FA"/>
    <w:lvl w:ilvl="0" w:tplc="35D233C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0C0FAE"/>
    <w:multiLevelType w:val="hybridMultilevel"/>
    <w:tmpl w:val="E9945B84"/>
    <w:lvl w:ilvl="0" w:tplc="35D233CA">
      <w:start w:val="1"/>
      <w:numFmt w:val="decimal"/>
      <w:lvlText w:val="%1."/>
      <w:lvlJc w:val="left"/>
      <w:pPr>
        <w:ind w:left="630" w:hanging="360"/>
      </w:pPr>
      <w:rPr>
        <w:b/>
        <w:bCs/>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08735BF9"/>
    <w:multiLevelType w:val="hybridMultilevel"/>
    <w:tmpl w:val="767CE676"/>
    <w:lvl w:ilvl="0" w:tplc="7BB098D8">
      <w:start w:val="1"/>
      <w:numFmt w:val="lowerRoman"/>
      <w:lvlText w:val="%1."/>
      <w:lvlJc w:val="right"/>
      <w:pPr>
        <w:ind w:left="720" w:hanging="360"/>
      </w:pPr>
    </w:lvl>
    <w:lvl w:ilvl="1" w:tplc="26EEBE2A">
      <w:start w:val="1"/>
      <w:numFmt w:val="lowerLetter"/>
      <w:lvlText w:val="%2."/>
      <w:lvlJc w:val="left"/>
      <w:pPr>
        <w:ind w:left="1440" w:hanging="360"/>
      </w:pPr>
    </w:lvl>
    <w:lvl w:ilvl="2" w:tplc="CC66046A">
      <w:start w:val="1"/>
      <w:numFmt w:val="lowerRoman"/>
      <w:lvlText w:val="%3."/>
      <w:lvlJc w:val="right"/>
      <w:pPr>
        <w:ind w:left="2160" w:hanging="180"/>
      </w:pPr>
    </w:lvl>
    <w:lvl w:ilvl="3" w:tplc="CFAEFA70">
      <w:start w:val="1"/>
      <w:numFmt w:val="decimal"/>
      <w:lvlText w:val="%4."/>
      <w:lvlJc w:val="left"/>
      <w:pPr>
        <w:ind w:left="2880" w:hanging="360"/>
      </w:pPr>
    </w:lvl>
    <w:lvl w:ilvl="4" w:tplc="259E9D74">
      <w:start w:val="1"/>
      <w:numFmt w:val="lowerLetter"/>
      <w:lvlText w:val="%5."/>
      <w:lvlJc w:val="left"/>
      <w:pPr>
        <w:ind w:left="3600" w:hanging="360"/>
      </w:pPr>
    </w:lvl>
    <w:lvl w:ilvl="5" w:tplc="1384F43C">
      <w:start w:val="1"/>
      <w:numFmt w:val="lowerRoman"/>
      <w:lvlText w:val="%6."/>
      <w:lvlJc w:val="right"/>
      <w:pPr>
        <w:ind w:left="4320" w:hanging="180"/>
      </w:pPr>
    </w:lvl>
    <w:lvl w:ilvl="6" w:tplc="38C68C78">
      <w:start w:val="1"/>
      <w:numFmt w:val="decimal"/>
      <w:lvlText w:val="%7."/>
      <w:lvlJc w:val="left"/>
      <w:pPr>
        <w:ind w:left="5040" w:hanging="360"/>
      </w:pPr>
    </w:lvl>
    <w:lvl w:ilvl="7" w:tplc="70C47998">
      <w:start w:val="1"/>
      <w:numFmt w:val="lowerLetter"/>
      <w:lvlText w:val="%8."/>
      <w:lvlJc w:val="left"/>
      <w:pPr>
        <w:ind w:left="5760" w:hanging="360"/>
      </w:pPr>
    </w:lvl>
    <w:lvl w:ilvl="8" w:tplc="292AB652">
      <w:start w:val="1"/>
      <w:numFmt w:val="lowerRoman"/>
      <w:lvlText w:val="%9."/>
      <w:lvlJc w:val="right"/>
      <w:pPr>
        <w:ind w:left="6480" w:hanging="180"/>
      </w:pPr>
    </w:lvl>
  </w:abstractNum>
  <w:abstractNum w:abstractNumId="6"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840E88"/>
    <w:multiLevelType w:val="hybridMultilevel"/>
    <w:tmpl w:val="583A1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257C20"/>
    <w:multiLevelType w:val="multilevel"/>
    <w:tmpl w:val="0E9E138E"/>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9" w15:restartNumberingAfterBreak="0">
    <w:nsid w:val="16486F52"/>
    <w:multiLevelType w:val="hybridMultilevel"/>
    <w:tmpl w:val="9CFCF6E2"/>
    <w:lvl w:ilvl="0" w:tplc="F27C1634">
      <w:start w:val="1"/>
      <w:numFmt w:val="decimal"/>
      <w:lvlText w:val="%1."/>
      <w:lvlJc w:val="left"/>
      <w:pPr>
        <w:ind w:left="774" w:hanging="360"/>
      </w:pPr>
      <w:rPr>
        <w:rFonts w:hint="default"/>
        <w:b/>
        <w:bCs/>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0"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11" w15:restartNumberingAfterBreak="0">
    <w:nsid w:val="1F774AB0"/>
    <w:multiLevelType w:val="hybridMultilevel"/>
    <w:tmpl w:val="8E7C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18783F"/>
    <w:multiLevelType w:val="hybridMultilevel"/>
    <w:tmpl w:val="D21AC8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F9295D"/>
    <w:multiLevelType w:val="hybridMultilevel"/>
    <w:tmpl w:val="FBDAA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9E12EA"/>
    <w:multiLevelType w:val="hybridMultilevel"/>
    <w:tmpl w:val="B0C4FE70"/>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2FFE4CD4"/>
    <w:multiLevelType w:val="hybridMultilevel"/>
    <w:tmpl w:val="83D88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4173D5"/>
    <w:multiLevelType w:val="hybridMultilevel"/>
    <w:tmpl w:val="FB8837C6"/>
    <w:lvl w:ilvl="0" w:tplc="35D233CA">
      <w:start w:val="1"/>
      <w:numFmt w:val="decimal"/>
      <w:lvlText w:val="%1."/>
      <w:lvlJc w:val="left"/>
      <w:pPr>
        <w:ind w:left="63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6C43D1"/>
    <w:multiLevelType w:val="hybridMultilevel"/>
    <w:tmpl w:val="B26EB1B2"/>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3FC34F84"/>
    <w:multiLevelType w:val="hybridMultilevel"/>
    <w:tmpl w:val="84BEF70C"/>
    <w:lvl w:ilvl="0" w:tplc="224E6CC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890643"/>
    <w:multiLevelType w:val="hybridMultilevel"/>
    <w:tmpl w:val="325660B0"/>
    <w:lvl w:ilvl="0" w:tplc="8F6821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7A7486"/>
    <w:multiLevelType w:val="hybridMultilevel"/>
    <w:tmpl w:val="0D5CE7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DF4498F"/>
    <w:multiLevelType w:val="hybridMultilevel"/>
    <w:tmpl w:val="947CF574"/>
    <w:lvl w:ilvl="0" w:tplc="35D233C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210245"/>
    <w:multiLevelType w:val="multilevel"/>
    <w:tmpl w:val="AA62DCE2"/>
    <w:lvl w:ilvl="0">
      <w:start w:val="1"/>
      <w:numFmt w:val="none"/>
      <w:pStyle w:val="headings"/>
      <w:suff w:val="space"/>
      <w:lvlText w:val=""/>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15:restartNumberingAfterBreak="0">
    <w:nsid w:val="585C0E95"/>
    <w:multiLevelType w:val="hybridMultilevel"/>
    <w:tmpl w:val="5C72D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424B03"/>
    <w:multiLevelType w:val="hybridMultilevel"/>
    <w:tmpl w:val="CF5CA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733E0C"/>
    <w:multiLevelType w:val="hybridMultilevel"/>
    <w:tmpl w:val="39F285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19A15CB"/>
    <w:multiLevelType w:val="hybridMultilevel"/>
    <w:tmpl w:val="EA30C78C"/>
    <w:lvl w:ilvl="0" w:tplc="224E6CC0">
      <w:start w:val="1"/>
      <w:numFmt w:val="decimal"/>
      <w:lvlText w:val="%1."/>
      <w:lvlJc w:val="left"/>
      <w:pPr>
        <w:ind w:left="810" w:hanging="360"/>
      </w:pPr>
      <w:rPr>
        <w:b/>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8" w15:restartNumberingAfterBreak="0">
    <w:nsid w:val="62337A67"/>
    <w:multiLevelType w:val="hybridMultilevel"/>
    <w:tmpl w:val="17A2039A"/>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9" w15:restartNumberingAfterBreak="0">
    <w:nsid w:val="66464A49"/>
    <w:multiLevelType w:val="hybridMultilevel"/>
    <w:tmpl w:val="3C1441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7962FD2"/>
    <w:multiLevelType w:val="hybridMultilevel"/>
    <w:tmpl w:val="A022E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1317D0"/>
    <w:multiLevelType w:val="hybridMultilevel"/>
    <w:tmpl w:val="40A0BCC4"/>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15:restartNumberingAfterBreak="0">
    <w:nsid w:val="6DC3215E"/>
    <w:multiLevelType w:val="hybridMultilevel"/>
    <w:tmpl w:val="BB3CA5F8"/>
    <w:lvl w:ilvl="0" w:tplc="B34AAB60">
      <w:start w:val="1"/>
      <w:numFmt w:val="lowerRoman"/>
      <w:lvlText w:val="%1."/>
      <w:lvlJc w:val="right"/>
      <w:pPr>
        <w:ind w:left="720" w:hanging="360"/>
      </w:pPr>
    </w:lvl>
    <w:lvl w:ilvl="1" w:tplc="1C7E7CE0">
      <w:start w:val="1"/>
      <w:numFmt w:val="lowerLetter"/>
      <w:lvlText w:val="%2."/>
      <w:lvlJc w:val="left"/>
      <w:pPr>
        <w:ind w:left="1440" w:hanging="360"/>
      </w:pPr>
    </w:lvl>
    <w:lvl w:ilvl="2" w:tplc="2D9AE424">
      <w:start w:val="1"/>
      <w:numFmt w:val="lowerRoman"/>
      <w:lvlText w:val="%3."/>
      <w:lvlJc w:val="right"/>
      <w:pPr>
        <w:ind w:left="2160" w:hanging="180"/>
      </w:pPr>
    </w:lvl>
    <w:lvl w:ilvl="3" w:tplc="D42C2FE8">
      <w:start w:val="1"/>
      <w:numFmt w:val="decimal"/>
      <w:lvlText w:val="%4."/>
      <w:lvlJc w:val="left"/>
      <w:pPr>
        <w:ind w:left="2880" w:hanging="360"/>
      </w:pPr>
    </w:lvl>
    <w:lvl w:ilvl="4" w:tplc="386E3D36">
      <w:start w:val="1"/>
      <w:numFmt w:val="lowerLetter"/>
      <w:lvlText w:val="%5."/>
      <w:lvlJc w:val="left"/>
      <w:pPr>
        <w:ind w:left="3600" w:hanging="360"/>
      </w:pPr>
    </w:lvl>
    <w:lvl w:ilvl="5" w:tplc="91CCCE60">
      <w:start w:val="1"/>
      <w:numFmt w:val="lowerRoman"/>
      <w:lvlText w:val="%6."/>
      <w:lvlJc w:val="right"/>
      <w:pPr>
        <w:ind w:left="4320" w:hanging="180"/>
      </w:pPr>
    </w:lvl>
    <w:lvl w:ilvl="6" w:tplc="C9AC3E0A">
      <w:start w:val="1"/>
      <w:numFmt w:val="decimal"/>
      <w:lvlText w:val="%7."/>
      <w:lvlJc w:val="left"/>
      <w:pPr>
        <w:ind w:left="5040" w:hanging="360"/>
      </w:pPr>
    </w:lvl>
    <w:lvl w:ilvl="7" w:tplc="78F856D4">
      <w:start w:val="1"/>
      <w:numFmt w:val="lowerLetter"/>
      <w:lvlText w:val="%8."/>
      <w:lvlJc w:val="left"/>
      <w:pPr>
        <w:ind w:left="5760" w:hanging="360"/>
      </w:pPr>
    </w:lvl>
    <w:lvl w:ilvl="8" w:tplc="6010DC38">
      <w:start w:val="1"/>
      <w:numFmt w:val="lowerRoman"/>
      <w:lvlText w:val="%9."/>
      <w:lvlJc w:val="right"/>
      <w:pPr>
        <w:ind w:left="6480" w:hanging="180"/>
      </w:pPr>
    </w:lvl>
  </w:abstractNum>
  <w:abstractNum w:abstractNumId="33" w15:restartNumberingAfterBreak="0">
    <w:nsid w:val="6F3F2175"/>
    <w:multiLevelType w:val="hybridMultilevel"/>
    <w:tmpl w:val="68DC38C4"/>
    <w:lvl w:ilvl="0" w:tplc="741CCCA4">
      <w:start w:val="1"/>
      <w:numFmt w:val="lowerRoman"/>
      <w:lvlText w:val="%1."/>
      <w:lvlJc w:val="right"/>
      <w:pPr>
        <w:ind w:left="720" w:hanging="360"/>
      </w:pPr>
    </w:lvl>
    <w:lvl w:ilvl="1" w:tplc="2E6C4B5C">
      <w:start w:val="1"/>
      <w:numFmt w:val="lowerLetter"/>
      <w:lvlText w:val="%2."/>
      <w:lvlJc w:val="left"/>
      <w:pPr>
        <w:ind w:left="1440" w:hanging="360"/>
      </w:pPr>
    </w:lvl>
    <w:lvl w:ilvl="2" w:tplc="8E5015DC">
      <w:start w:val="1"/>
      <w:numFmt w:val="lowerRoman"/>
      <w:lvlText w:val="%3."/>
      <w:lvlJc w:val="right"/>
      <w:pPr>
        <w:ind w:left="2160" w:hanging="180"/>
      </w:pPr>
    </w:lvl>
    <w:lvl w:ilvl="3" w:tplc="E5D4A910">
      <w:start w:val="1"/>
      <w:numFmt w:val="decimal"/>
      <w:lvlText w:val="%4."/>
      <w:lvlJc w:val="left"/>
      <w:pPr>
        <w:ind w:left="2880" w:hanging="360"/>
      </w:pPr>
    </w:lvl>
    <w:lvl w:ilvl="4" w:tplc="6A26A58A">
      <w:start w:val="1"/>
      <w:numFmt w:val="lowerLetter"/>
      <w:lvlText w:val="%5."/>
      <w:lvlJc w:val="left"/>
      <w:pPr>
        <w:ind w:left="3600" w:hanging="360"/>
      </w:pPr>
    </w:lvl>
    <w:lvl w:ilvl="5" w:tplc="5116100A">
      <w:start w:val="1"/>
      <w:numFmt w:val="lowerRoman"/>
      <w:lvlText w:val="%6."/>
      <w:lvlJc w:val="right"/>
      <w:pPr>
        <w:ind w:left="4320" w:hanging="180"/>
      </w:pPr>
    </w:lvl>
    <w:lvl w:ilvl="6" w:tplc="CC266DE4">
      <w:start w:val="1"/>
      <w:numFmt w:val="decimal"/>
      <w:lvlText w:val="%7."/>
      <w:lvlJc w:val="left"/>
      <w:pPr>
        <w:ind w:left="5040" w:hanging="360"/>
      </w:pPr>
    </w:lvl>
    <w:lvl w:ilvl="7" w:tplc="39D2AC1E">
      <w:start w:val="1"/>
      <w:numFmt w:val="lowerLetter"/>
      <w:lvlText w:val="%8."/>
      <w:lvlJc w:val="left"/>
      <w:pPr>
        <w:ind w:left="5760" w:hanging="360"/>
      </w:pPr>
    </w:lvl>
    <w:lvl w:ilvl="8" w:tplc="A6EAE542">
      <w:start w:val="1"/>
      <w:numFmt w:val="lowerRoman"/>
      <w:lvlText w:val="%9."/>
      <w:lvlJc w:val="right"/>
      <w:pPr>
        <w:ind w:left="6480" w:hanging="180"/>
      </w:pPr>
    </w:lvl>
  </w:abstractNum>
  <w:abstractNum w:abstractNumId="34" w15:restartNumberingAfterBreak="0">
    <w:nsid w:val="779447C8"/>
    <w:multiLevelType w:val="hybridMultilevel"/>
    <w:tmpl w:val="26A03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3"/>
  </w:num>
  <w:num w:numId="3">
    <w:abstractNumId w:val="1"/>
  </w:num>
  <w:num w:numId="4">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9"/>
  </w:num>
  <w:num w:numId="7">
    <w:abstractNumId w:val="3"/>
  </w:num>
  <w:num w:numId="8">
    <w:abstractNumId w:val="34"/>
  </w:num>
  <w:num w:numId="9">
    <w:abstractNumId w:val="25"/>
  </w:num>
  <w:num w:numId="10">
    <w:abstractNumId w:val="23"/>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7"/>
  </w:num>
  <w:num w:numId="16">
    <w:abstractNumId w:val="16"/>
  </w:num>
  <w:num w:numId="17">
    <w:abstractNumId w:val="29"/>
  </w:num>
  <w:num w:numId="18">
    <w:abstractNumId w:val="21"/>
  </w:num>
  <w:num w:numId="19">
    <w:abstractNumId w:val="26"/>
  </w:num>
  <w:num w:numId="20">
    <w:abstractNumId w:val="14"/>
  </w:num>
  <w:num w:numId="21">
    <w:abstractNumId w:val="0"/>
  </w:num>
  <w:num w:numId="22">
    <w:abstractNumId w:val="20"/>
  </w:num>
  <w:num w:numId="23">
    <w:abstractNumId w:val="12"/>
  </w:num>
  <w:num w:numId="24">
    <w:abstractNumId w:val="19"/>
  </w:num>
  <w:num w:numId="25">
    <w:abstractNumId w:val="31"/>
  </w:num>
  <w:num w:numId="26">
    <w:abstractNumId w:val="28"/>
  </w:num>
  <w:num w:numId="27">
    <w:abstractNumId w:val="15"/>
  </w:num>
  <w:num w:numId="28">
    <w:abstractNumId w:val="18"/>
  </w:num>
  <w:num w:numId="29">
    <w:abstractNumId w:val="27"/>
  </w:num>
  <w:num w:numId="30">
    <w:abstractNumId w:val="30"/>
  </w:num>
  <w:num w:numId="31">
    <w:abstractNumId w:val="24"/>
  </w:num>
  <w:num w:numId="32">
    <w:abstractNumId w:val="4"/>
  </w:num>
  <w:num w:numId="33">
    <w:abstractNumId w:val="17"/>
  </w:num>
  <w:num w:numId="34">
    <w:abstractNumId w:val="2"/>
  </w:num>
  <w:num w:numId="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0331A"/>
    <w:rsid w:val="00004452"/>
    <w:rsid w:val="00007EF3"/>
    <w:rsid w:val="000104C4"/>
    <w:rsid w:val="00014B5F"/>
    <w:rsid w:val="000150F6"/>
    <w:rsid w:val="0002057D"/>
    <w:rsid w:val="00035EC7"/>
    <w:rsid w:val="00037E52"/>
    <w:rsid w:val="00045ECE"/>
    <w:rsid w:val="00053302"/>
    <w:rsid w:val="000537DF"/>
    <w:rsid w:val="00067D88"/>
    <w:rsid w:val="0007070C"/>
    <w:rsid w:val="0007281F"/>
    <w:rsid w:val="000800F6"/>
    <w:rsid w:val="00092A30"/>
    <w:rsid w:val="000A58E8"/>
    <w:rsid w:val="000B21BE"/>
    <w:rsid w:val="000B2D63"/>
    <w:rsid w:val="000B554F"/>
    <w:rsid w:val="000B6790"/>
    <w:rsid w:val="000C0757"/>
    <w:rsid w:val="000C4810"/>
    <w:rsid w:val="000D6B6F"/>
    <w:rsid w:val="000D6D5B"/>
    <w:rsid w:val="000D7195"/>
    <w:rsid w:val="000D7D48"/>
    <w:rsid w:val="000E1988"/>
    <w:rsid w:val="000F67AC"/>
    <w:rsid w:val="00100E1E"/>
    <w:rsid w:val="00104ED6"/>
    <w:rsid w:val="00106ECB"/>
    <w:rsid w:val="0011078D"/>
    <w:rsid w:val="00110939"/>
    <w:rsid w:val="00114BC2"/>
    <w:rsid w:val="00134177"/>
    <w:rsid w:val="00140768"/>
    <w:rsid w:val="00142498"/>
    <w:rsid w:val="00142E67"/>
    <w:rsid w:val="00151E62"/>
    <w:rsid w:val="00153F01"/>
    <w:rsid w:val="0015572D"/>
    <w:rsid w:val="0015791C"/>
    <w:rsid w:val="00173A6A"/>
    <w:rsid w:val="00184113"/>
    <w:rsid w:val="001866C1"/>
    <w:rsid w:val="00192159"/>
    <w:rsid w:val="00195B13"/>
    <w:rsid w:val="00196C0E"/>
    <w:rsid w:val="001A08D0"/>
    <w:rsid w:val="001A2B7C"/>
    <w:rsid w:val="001A49EE"/>
    <w:rsid w:val="001C6F66"/>
    <w:rsid w:val="001C72E6"/>
    <w:rsid w:val="001C7A91"/>
    <w:rsid w:val="001D2B5E"/>
    <w:rsid w:val="001D2CB6"/>
    <w:rsid w:val="001D47D5"/>
    <w:rsid w:val="001D49F6"/>
    <w:rsid w:val="001D5F9B"/>
    <w:rsid w:val="001E62EF"/>
    <w:rsid w:val="001F3A33"/>
    <w:rsid w:val="001F40DB"/>
    <w:rsid w:val="001F4F3B"/>
    <w:rsid w:val="00200687"/>
    <w:rsid w:val="00200943"/>
    <w:rsid w:val="002014BC"/>
    <w:rsid w:val="00201C80"/>
    <w:rsid w:val="00210560"/>
    <w:rsid w:val="0021385A"/>
    <w:rsid w:val="00215EBF"/>
    <w:rsid w:val="002175BF"/>
    <w:rsid w:val="00221ACD"/>
    <w:rsid w:val="00222A93"/>
    <w:rsid w:val="00230E90"/>
    <w:rsid w:val="00235F8D"/>
    <w:rsid w:val="00242DCB"/>
    <w:rsid w:val="002441BF"/>
    <w:rsid w:val="00245F9F"/>
    <w:rsid w:val="00251A7F"/>
    <w:rsid w:val="00255627"/>
    <w:rsid w:val="00266AF3"/>
    <w:rsid w:val="002734FF"/>
    <w:rsid w:val="00274895"/>
    <w:rsid w:val="00274C64"/>
    <w:rsid w:val="00282AB3"/>
    <w:rsid w:val="00284215"/>
    <w:rsid w:val="00285ACA"/>
    <w:rsid w:val="00291B86"/>
    <w:rsid w:val="00293B42"/>
    <w:rsid w:val="00294C6F"/>
    <w:rsid w:val="002A68F6"/>
    <w:rsid w:val="002B1EA3"/>
    <w:rsid w:val="002B5151"/>
    <w:rsid w:val="002B77F5"/>
    <w:rsid w:val="002C0C0E"/>
    <w:rsid w:val="002C703F"/>
    <w:rsid w:val="002D1086"/>
    <w:rsid w:val="002F2221"/>
    <w:rsid w:val="002F5299"/>
    <w:rsid w:val="002F544A"/>
    <w:rsid w:val="00301E1E"/>
    <w:rsid w:val="00314DB4"/>
    <w:rsid w:val="00316777"/>
    <w:rsid w:val="00317219"/>
    <w:rsid w:val="003240E6"/>
    <w:rsid w:val="0033018E"/>
    <w:rsid w:val="003310DC"/>
    <w:rsid w:val="00331114"/>
    <w:rsid w:val="003409CC"/>
    <w:rsid w:val="00346206"/>
    <w:rsid w:val="00351C2C"/>
    <w:rsid w:val="0036232D"/>
    <w:rsid w:val="003710D3"/>
    <w:rsid w:val="0037183B"/>
    <w:rsid w:val="00372F0D"/>
    <w:rsid w:val="003750E4"/>
    <w:rsid w:val="003801F7"/>
    <w:rsid w:val="00383C90"/>
    <w:rsid w:val="00386613"/>
    <w:rsid w:val="003956EB"/>
    <w:rsid w:val="003A3FE8"/>
    <w:rsid w:val="003A408C"/>
    <w:rsid w:val="003A75D7"/>
    <w:rsid w:val="003C01C3"/>
    <w:rsid w:val="003C0A26"/>
    <w:rsid w:val="003C1A84"/>
    <w:rsid w:val="003C6B5B"/>
    <w:rsid w:val="003D0B1A"/>
    <w:rsid w:val="003D22DC"/>
    <w:rsid w:val="003F51B7"/>
    <w:rsid w:val="003F58E2"/>
    <w:rsid w:val="003F5F61"/>
    <w:rsid w:val="003F6C1C"/>
    <w:rsid w:val="003F6E44"/>
    <w:rsid w:val="004005B2"/>
    <w:rsid w:val="004056CE"/>
    <w:rsid w:val="004144E4"/>
    <w:rsid w:val="00415042"/>
    <w:rsid w:val="00417B52"/>
    <w:rsid w:val="00420541"/>
    <w:rsid w:val="00433441"/>
    <w:rsid w:val="00433D96"/>
    <w:rsid w:val="00441BDA"/>
    <w:rsid w:val="00454F84"/>
    <w:rsid w:val="00460A83"/>
    <w:rsid w:val="00463411"/>
    <w:rsid w:val="004635BE"/>
    <w:rsid w:val="004702F0"/>
    <w:rsid w:val="00471E06"/>
    <w:rsid w:val="00472314"/>
    <w:rsid w:val="00474C23"/>
    <w:rsid w:val="00481A76"/>
    <w:rsid w:val="00483501"/>
    <w:rsid w:val="00486165"/>
    <w:rsid w:val="00487C51"/>
    <w:rsid w:val="004956AE"/>
    <w:rsid w:val="004959BB"/>
    <w:rsid w:val="00496E28"/>
    <w:rsid w:val="004A06BD"/>
    <w:rsid w:val="004A0C83"/>
    <w:rsid w:val="004A6411"/>
    <w:rsid w:val="004A75A7"/>
    <w:rsid w:val="004B2507"/>
    <w:rsid w:val="004B4758"/>
    <w:rsid w:val="004B5E49"/>
    <w:rsid w:val="004B60D7"/>
    <w:rsid w:val="004B61B6"/>
    <w:rsid w:val="004B78FE"/>
    <w:rsid w:val="004C15DA"/>
    <w:rsid w:val="004C483C"/>
    <w:rsid w:val="004C7E99"/>
    <w:rsid w:val="004D33A2"/>
    <w:rsid w:val="004D555C"/>
    <w:rsid w:val="004D6D5B"/>
    <w:rsid w:val="004F180F"/>
    <w:rsid w:val="004F221E"/>
    <w:rsid w:val="004F2768"/>
    <w:rsid w:val="004F3F5A"/>
    <w:rsid w:val="004F6EFC"/>
    <w:rsid w:val="004F768C"/>
    <w:rsid w:val="00500409"/>
    <w:rsid w:val="005010B0"/>
    <w:rsid w:val="00504749"/>
    <w:rsid w:val="00521D37"/>
    <w:rsid w:val="00521E89"/>
    <w:rsid w:val="00522EE6"/>
    <w:rsid w:val="00534625"/>
    <w:rsid w:val="00541F08"/>
    <w:rsid w:val="005422BB"/>
    <w:rsid w:val="0054342E"/>
    <w:rsid w:val="005456E3"/>
    <w:rsid w:val="0054797D"/>
    <w:rsid w:val="00550F3B"/>
    <w:rsid w:val="00554E19"/>
    <w:rsid w:val="00565399"/>
    <w:rsid w:val="00570076"/>
    <w:rsid w:val="005704B7"/>
    <w:rsid w:val="00572D4D"/>
    <w:rsid w:val="00585BE5"/>
    <w:rsid w:val="005935F6"/>
    <w:rsid w:val="00594745"/>
    <w:rsid w:val="00596325"/>
    <w:rsid w:val="005A5930"/>
    <w:rsid w:val="005C34F9"/>
    <w:rsid w:val="005C4C59"/>
    <w:rsid w:val="005C7F31"/>
    <w:rsid w:val="005D02F9"/>
    <w:rsid w:val="005D5631"/>
    <w:rsid w:val="005D5A04"/>
    <w:rsid w:val="005E4B7B"/>
    <w:rsid w:val="005E672C"/>
    <w:rsid w:val="005E7D47"/>
    <w:rsid w:val="005F0393"/>
    <w:rsid w:val="005F4E73"/>
    <w:rsid w:val="006053A5"/>
    <w:rsid w:val="00611C82"/>
    <w:rsid w:val="00613A37"/>
    <w:rsid w:val="006145E5"/>
    <w:rsid w:val="00616F8E"/>
    <w:rsid w:val="00633AE6"/>
    <w:rsid w:val="00633ED9"/>
    <w:rsid w:val="0063629E"/>
    <w:rsid w:val="00636F5C"/>
    <w:rsid w:val="00637265"/>
    <w:rsid w:val="00641FC0"/>
    <w:rsid w:val="00646F17"/>
    <w:rsid w:val="00650668"/>
    <w:rsid w:val="0065484F"/>
    <w:rsid w:val="00654FD5"/>
    <w:rsid w:val="0067166F"/>
    <w:rsid w:val="006717A9"/>
    <w:rsid w:val="00673997"/>
    <w:rsid w:val="00680E5D"/>
    <w:rsid w:val="006830D8"/>
    <w:rsid w:val="0068768C"/>
    <w:rsid w:val="00694756"/>
    <w:rsid w:val="006958E2"/>
    <w:rsid w:val="00696C7E"/>
    <w:rsid w:val="006A6863"/>
    <w:rsid w:val="006C1530"/>
    <w:rsid w:val="006C15C0"/>
    <w:rsid w:val="006D0EEB"/>
    <w:rsid w:val="006D1EB3"/>
    <w:rsid w:val="006D3BB8"/>
    <w:rsid w:val="006E09E3"/>
    <w:rsid w:val="006E2F2B"/>
    <w:rsid w:val="006F5692"/>
    <w:rsid w:val="00700BF9"/>
    <w:rsid w:val="00703714"/>
    <w:rsid w:val="00710EB2"/>
    <w:rsid w:val="007201C4"/>
    <w:rsid w:val="00720324"/>
    <w:rsid w:val="00720A2A"/>
    <w:rsid w:val="007311E3"/>
    <w:rsid w:val="00733196"/>
    <w:rsid w:val="00733FAC"/>
    <w:rsid w:val="00734E2F"/>
    <w:rsid w:val="007373F7"/>
    <w:rsid w:val="00741EE8"/>
    <w:rsid w:val="00742A08"/>
    <w:rsid w:val="00743916"/>
    <w:rsid w:val="00751074"/>
    <w:rsid w:val="00751829"/>
    <w:rsid w:val="00756BBD"/>
    <w:rsid w:val="00761D65"/>
    <w:rsid w:val="0076347B"/>
    <w:rsid w:val="00765415"/>
    <w:rsid w:val="00765F7E"/>
    <w:rsid w:val="007724FD"/>
    <w:rsid w:val="00774784"/>
    <w:rsid w:val="007966E0"/>
    <w:rsid w:val="007A0D95"/>
    <w:rsid w:val="007A5231"/>
    <w:rsid w:val="007A5F52"/>
    <w:rsid w:val="007B3240"/>
    <w:rsid w:val="007B5505"/>
    <w:rsid w:val="007C0C25"/>
    <w:rsid w:val="007C6860"/>
    <w:rsid w:val="007D3C3D"/>
    <w:rsid w:val="007D438E"/>
    <w:rsid w:val="007E1FC1"/>
    <w:rsid w:val="007E36A1"/>
    <w:rsid w:val="007F0D8D"/>
    <w:rsid w:val="007F6E68"/>
    <w:rsid w:val="007F752A"/>
    <w:rsid w:val="00803F0C"/>
    <w:rsid w:val="0080474D"/>
    <w:rsid w:val="00822661"/>
    <w:rsid w:val="008234FF"/>
    <w:rsid w:val="008265C2"/>
    <w:rsid w:val="00833658"/>
    <w:rsid w:val="00852F51"/>
    <w:rsid w:val="0086162D"/>
    <w:rsid w:val="00871371"/>
    <w:rsid w:val="00871CE7"/>
    <w:rsid w:val="00873FD2"/>
    <w:rsid w:val="00874531"/>
    <w:rsid w:val="00891059"/>
    <w:rsid w:val="00894DC6"/>
    <w:rsid w:val="008A33D9"/>
    <w:rsid w:val="008B02FA"/>
    <w:rsid w:val="008B2F5F"/>
    <w:rsid w:val="008B434C"/>
    <w:rsid w:val="008B73C5"/>
    <w:rsid w:val="008B7476"/>
    <w:rsid w:val="008C0ED6"/>
    <w:rsid w:val="008C3768"/>
    <w:rsid w:val="008C3F97"/>
    <w:rsid w:val="008C5650"/>
    <w:rsid w:val="008C65DD"/>
    <w:rsid w:val="008C6F4C"/>
    <w:rsid w:val="008D60C5"/>
    <w:rsid w:val="008D623E"/>
    <w:rsid w:val="008D6C91"/>
    <w:rsid w:val="008E2DEC"/>
    <w:rsid w:val="008E7F93"/>
    <w:rsid w:val="008F1DD6"/>
    <w:rsid w:val="008F5E88"/>
    <w:rsid w:val="00902C91"/>
    <w:rsid w:val="00902EA5"/>
    <w:rsid w:val="00907294"/>
    <w:rsid w:val="009116CF"/>
    <w:rsid w:val="00912358"/>
    <w:rsid w:val="00916B50"/>
    <w:rsid w:val="00925EF5"/>
    <w:rsid w:val="00931AB1"/>
    <w:rsid w:val="00933FEB"/>
    <w:rsid w:val="00935485"/>
    <w:rsid w:val="009411F5"/>
    <w:rsid w:val="00942F72"/>
    <w:rsid w:val="00954575"/>
    <w:rsid w:val="00960897"/>
    <w:rsid w:val="00964247"/>
    <w:rsid w:val="00966F13"/>
    <w:rsid w:val="00974486"/>
    <w:rsid w:val="009828EE"/>
    <w:rsid w:val="00990B20"/>
    <w:rsid w:val="00993A8D"/>
    <w:rsid w:val="009A18C5"/>
    <w:rsid w:val="009A6757"/>
    <w:rsid w:val="009A78DE"/>
    <w:rsid w:val="009B1143"/>
    <w:rsid w:val="009B3ECA"/>
    <w:rsid w:val="009B78C8"/>
    <w:rsid w:val="009D0A08"/>
    <w:rsid w:val="009D504A"/>
    <w:rsid w:val="009D5AB3"/>
    <w:rsid w:val="009E4C9E"/>
    <w:rsid w:val="009E4E15"/>
    <w:rsid w:val="009F2F5E"/>
    <w:rsid w:val="00A01CDC"/>
    <w:rsid w:val="00A0607C"/>
    <w:rsid w:val="00A1293D"/>
    <w:rsid w:val="00A13010"/>
    <w:rsid w:val="00A2670D"/>
    <w:rsid w:val="00A32067"/>
    <w:rsid w:val="00A46A6A"/>
    <w:rsid w:val="00A5195F"/>
    <w:rsid w:val="00A548D0"/>
    <w:rsid w:val="00A74282"/>
    <w:rsid w:val="00A81622"/>
    <w:rsid w:val="00A83362"/>
    <w:rsid w:val="00A84EAF"/>
    <w:rsid w:val="00A86FE9"/>
    <w:rsid w:val="00AA0B94"/>
    <w:rsid w:val="00AA3365"/>
    <w:rsid w:val="00AB374F"/>
    <w:rsid w:val="00AB67EE"/>
    <w:rsid w:val="00AB7B46"/>
    <w:rsid w:val="00AC17D2"/>
    <w:rsid w:val="00AC6514"/>
    <w:rsid w:val="00AC7078"/>
    <w:rsid w:val="00AC75A3"/>
    <w:rsid w:val="00AD0682"/>
    <w:rsid w:val="00AD1AB7"/>
    <w:rsid w:val="00AD3F41"/>
    <w:rsid w:val="00AE0E5F"/>
    <w:rsid w:val="00AE42C7"/>
    <w:rsid w:val="00AE4B08"/>
    <w:rsid w:val="00AE6295"/>
    <w:rsid w:val="00AF24C6"/>
    <w:rsid w:val="00AF6EE1"/>
    <w:rsid w:val="00B01ED0"/>
    <w:rsid w:val="00B062E2"/>
    <w:rsid w:val="00B15F78"/>
    <w:rsid w:val="00B16754"/>
    <w:rsid w:val="00B230B2"/>
    <w:rsid w:val="00B25ECC"/>
    <w:rsid w:val="00B27C34"/>
    <w:rsid w:val="00B30A8E"/>
    <w:rsid w:val="00B34034"/>
    <w:rsid w:val="00B412F5"/>
    <w:rsid w:val="00B44D16"/>
    <w:rsid w:val="00B46908"/>
    <w:rsid w:val="00B54378"/>
    <w:rsid w:val="00B57837"/>
    <w:rsid w:val="00B6453B"/>
    <w:rsid w:val="00B6517D"/>
    <w:rsid w:val="00B6529D"/>
    <w:rsid w:val="00B6665E"/>
    <w:rsid w:val="00B66846"/>
    <w:rsid w:val="00B724D1"/>
    <w:rsid w:val="00B73CFC"/>
    <w:rsid w:val="00B77565"/>
    <w:rsid w:val="00B80840"/>
    <w:rsid w:val="00B84D34"/>
    <w:rsid w:val="00B92C37"/>
    <w:rsid w:val="00B95B31"/>
    <w:rsid w:val="00B979FE"/>
    <w:rsid w:val="00BA2ECA"/>
    <w:rsid w:val="00BA5AFB"/>
    <w:rsid w:val="00BB0D56"/>
    <w:rsid w:val="00BB2662"/>
    <w:rsid w:val="00BB3748"/>
    <w:rsid w:val="00BC3318"/>
    <w:rsid w:val="00BC6AD9"/>
    <w:rsid w:val="00BE125B"/>
    <w:rsid w:val="00BE403E"/>
    <w:rsid w:val="00BE6C39"/>
    <w:rsid w:val="00BF07CD"/>
    <w:rsid w:val="00BF3F8D"/>
    <w:rsid w:val="00C001AB"/>
    <w:rsid w:val="00C013A8"/>
    <w:rsid w:val="00C0722C"/>
    <w:rsid w:val="00C152FA"/>
    <w:rsid w:val="00C16315"/>
    <w:rsid w:val="00C17B6F"/>
    <w:rsid w:val="00C3127C"/>
    <w:rsid w:val="00C470EB"/>
    <w:rsid w:val="00C501C8"/>
    <w:rsid w:val="00C50EA2"/>
    <w:rsid w:val="00C542EE"/>
    <w:rsid w:val="00C61314"/>
    <w:rsid w:val="00C724E3"/>
    <w:rsid w:val="00C7285D"/>
    <w:rsid w:val="00C80CF9"/>
    <w:rsid w:val="00C81F86"/>
    <w:rsid w:val="00C82C5D"/>
    <w:rsid w:val="00C91A47"/>
    <w:rsid w:val="00C92541"/>
    <w:rsid w:val="00C9624E"/>
    <w:rsid w:val="00C96418"/>
    <w:rsid w:val="00CA38ED"/>
    <w:rsid w:val="00CA44FB"/>
    <w:rsid w:val="00CB0C87"/>
    <w:rsid w:val="00CB5042"/>
    <w:rsid w:val="00CC0D79"/>
    <w:rsid w:val="00CC3D06"/>
    <w:rsid w:val="00CC51E8"/>
    <w:rsid w:val="00CD1863"/>
    <w:rsid w:val="00CE0E09"/>
    <w:rsid w:val="00CE1C67"/>
    <w:rsid w:val="00CE638A"/>
    <w:rsid w:val="00CF44AD"/>
    <w:rsid w:val="00CF601C"/>
    <w:rsid w:val="00D073DF"/>
    <w:rsid w:val="00D12D50"/>
    <w:rsid w:val="00D1342A"/>
    <w:rsid w:val="00D20B17"/>
    <w:rsid w:val="00D2785A"/>
    <w:rsid w:val="00D4436F"/>
    <w:rsid w:val="00D507EC"/>
    <w:rsid w:val="00D50E4F"/>
    <w:rsid w:val="00D53957"/>
    <w:rsid w:val="00D61589"/>
    <w:rsid w:val="00D732D7"/>
    <w:rsid w:val="00D73354"/>
    <w:rsid w:val="00D75B87"/>
    <w:rsid w:val="00D77484"/>
    <w:rsid w:val="00D77915"/>
    <w:rsid w:val="00D8345C"/>
    <w:rsid w:val="00D85255"/>
    <w:rsid w:val="00D87A10"/>
    <w:rsid w:val="00D97070"/>
    <w:rsid w:val="00DA04B8"/>
    <w:rsid w:val="00DA46A2"/>
    <w:rsid w:val="00DA4DB6"/>
    <w:rsid w:val="00DA5C75"/>
    <w:rsid w:val="00DB1F49"/>
    <w:rsid w:val="00DB22C1"/>
    <w:rsid w:val="00DB2544"/>
    <w:rsid w:val="00DC1EF4"/>
    <w:rsid w:val="00DC42BD"/>
    <w:rsid w:val="00DD5486"/>
    <w:rsid w:val="00DD5C98"/>
    <w:rsid w:val="00DD6217"/>
    <w:rsid w:val="00DE6712"/>
    <w:rsid w:val="00E00A06"/>
    <w:rsid w:val="00E014D1"/>
    <w:rsid w:val="00E01B71"/>
    <w:rsid w:val="00E02EB6"/>
    <w:rsid w:val="00E05675"/>
    <w:rsid w:val="00E13B1C"/>
    <w:rsid w:val="00E1777C"/>
    <w:rsid w:val="00E26FDD"/>
    <w:rsid w:val="00E34F41"/>
    <w:rsid w:val="00E37332"/>
    <w:rsid w:val="00E374A7"/>
    <w:rsid w:val="00E43581"/>
    <w:rsid w:val="00E43D7C"/>
    <w:rsid w:val="00E50473"/>
    <w:rsid w:val="00E51FCB"/>
    <w:rsid w:val="00E80DA5"/>
    <w:rsid w:val="00E8309F"/>
    <w:rsid w:val="00E9087A"/>
    <w:rsid w:val="00EA4447"/>
    <w:rsid w:val="00EA62DC"/>
    <w:rsid w:val="00EB1D7F"/>
    <w:rsid w:val="00EB23AD"/>
    <w:rsid w:val="00EB5FEC"/>
    <w:rsid w:val="00EC291B"/>
    <w:rsid w:val="00EC32E8"/>
    <w:rsid w:val="00EC43F2"/>
    <w:rsid w:val="00ED2BB8"/>
    <w:rsid w:val="00ED74C5"/>
    <w:rsid w:val="00EE6DCB"/>
    <w:rsid w:val="00EE7F2A"/>
    <w:rsid w:val="00EF1E7A"/>
    <w:rsid w:val="00EF395F"/>
    <w:rsid w:val="00EF5063"/>
    <w:rsid w:val="00EF70BE"/>
    <w:rsid w:val="00F0311E"/>
    <w:rsid w:val="00F03782"/>
    <w:rsid w:val="00F0435A"/>
    <w:rsid w:val="00F06AF2"/>
    <w:rsid w:val="00F0737E"/>
    <w:rsid w:val="00F07715"/>
    <w:rsid w:val="00F13502"/>
    <w:rsid w:val="00F15076"/>
    <w:rsid w:val="00F167F0"/>
    <w:rsid w:val="00F226A9"/>
    <w:rsid w:val="00F245C0"/>
    <w:rsid w:val="00F24C79"/>
    <w:rsid w:val="00F25D8E"/>
    <w:rsid w:val="00F26112"/>
    <w:rsid w:val="00F27F84"/>
    <w:rsid w:val="00F32475"/>
    <w:rsid w:val="00F33FC9"/>
    <w:rsid w:val="00F343A7"/>
    <w:rsid w:val="00F3462F"/>
    <w:rsid w:val="00F458CE"/>
    <w:rsid w:val="00F477F3"/>
    <w:rsid w:val="00F52CB4"/>
    <w:rsid w:val="00F53084"/>
    <w:rsid w:val="00F564A2"/>
    <w:rsid w:val="00F62F03"/>
    <w:rsid w:val="00F70AED"/>
    <w:rsid w:val="00F714C8"/>
    <w:rsid w:val="00F7257C"/>
    <w:rsid w:val="00F91C3F"/>
    <w:rsid w:val="00FA04BA"/>
    <w:rsid w:val="00FA4C25"/>
    <w:rsid w:val="00FA5220"/>
    <w:rsid w:val="00FB0331"/>
    <w:rsid w:val="00FB2D14"/>
    <w:rsid w:val="00FB34D6"/>
    <w:rsid w:val="00FB5F3F"/>
    <w:rsid w:val="00FB6A85"/>
    <w:rsid w:val="00FC5BA6"/>
    <w:rsid w:val="00FD5E0C"/>
    <w:rsid w:val="00FE2F7B"/>
    <w:rsid w:val="00FE6446"/>
    <w:rsid w:val="00FE75F8"/>
    <w:rsid w:val="00FF14D3"/>
    <w:rsid w:val="00FF5756"/>
    <w:rsid w:val="00FF6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B6790"/>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0B6790"/>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 w:type="paragraph" w:customStyle="1" w:styleId="headings">
    <w:name w:val="headings"/>
    <w:basedOn w:val="Normal"/>
    <w:rsid w:val="00E1777C"/>
    <w:pPr>
      <w:numPr>
        <w:numId w:val="10"/>
      </w:numPr>
      <w:jc w:val="center"/>
    </w:pPr>
    <w:rPr>
      <w:b/>
      <w:bCs/>
    </w:rPr>
  </w:style>
  <w:style w:type="paragraph" w:styleId="TOCHeading">
    <w:name w:val="TOC Heading"/>
    <w:basedOn w:val="Heading1"/>
    <w:next w:val="Normal"/>
    <w:uiPriority w:val="39"/>
    <w:unhideWhenUsed/>
    <w:qFormat/>
    <w:rsid w:val="00E1777C"/>
    <w:pPr>
      <w:numPr>
        <w:numId w:val="0"/>
      </w:numPr>
      <w:spacing w:line="259" w:lineRule="auto"/>
      <w:jc w:val="left"/>
      <w:outlineLvl w:val="9"/>
    </w:pPr>
    <w:rPr>
      <w:rFonts w:asciiTheme="majorHAnsi" w:hAnsiTheme="majorHAnsi" w:cstheme="majorBidi"/>
      <w:b w:val="0"/>
      <w:bCs w:val="0"/>
      <w:color w:val="2F5496" w:themeColor="accent1" w:themeShade="BF"/>
    </w:rPr>
  </w:style>
  <w:style w:type="paragraph" w:styleId="TOC1">
    <w:name w:val="toc 1"/>
    <w:basedOn w:val="Normal"/>
    <w:next w:val="Normal"/>
    <w:autoRedefine/>
    <w:uiPriority w:val="39"/>
    <w:unhideWhenUsed/>
    <w:rsid w:val="00E1777C"/>
    <w:pPr>
      <w:spacing w:after="100"/>
    </w:pPr>
  </w:style>
  <w:style w:type="paragraph" w:styleId="TOC2">
    <w:name w:val="toc 2"/>
    <w:basedOn w:val="Normal"/>
    <w:next w:val="Normal"/>
    <w:autoRedefine/>
    <w:uiPriority w:val="39"/>
    <w:unhideWhenUsed/>
    <w:rsid w:val="00E1777C"/>
    <w:pPr>
      <w:spacing w:after="100"/>
      <w:ind w:left="240"/>
    </w:pPr>
  </w:style>
  <w:style w:type="paragraph" w:styleId="TOC3">
    <w:name w:val="toc 3"/>
    <w:basedOn w:val="Normal"/>
    <w:next w:val="Normal"/>
    <w:autoRedefine/>
    <w:uiPriority w:val="39"/>
    <w:unhideWhenUsed/>
    <w:rsid w:val="00E1777C"/>
    <w:pPr>
      <w:spacing w:after="100"/>
      <w:ind w:left="480"/>
    </w:pPr>
  </w:style>
  <w:style w:type="character" w:customStyle="1" w:styleId="ListParagraphChar">
    <w:name w:val="List Paragraph Char"/>
    <w:basedOn w:val="DefaultParagraphFont"/>
    <w:link w:val="ListParagraph"/>
    <w:uiPriority w:val="34"/>
    <w:locked/>
    <w:rsid w:val="00EF70BE"/>
    <w:rPr>
      <w:rFonts w:ascii="Times New Roman" w:hAnsi="Times New Roman" w:cs="Times New Roman"/>
      <w:sz w:val="24"/>
      <w:szCs w:val="24"/>
    </w:rPr>
  </w:style>
  <w:style w:type="character" w:customStyle="1" w:styleId="headings3Char">
    <w:name w:val="headings 3 Char"/>
    <w:basedOn w:val="Heading3Char"/>
    <w:link w:val="headings3"/>
    <w:semiHidden/>
    <w:locked/>
    <w:rsid w:val="00FE6446"/>
    <w:rPr>
      <w:rFonts w:ascii="Times New Roman" w:eastAsiaTheme="majorEastAsia" w:hAnsi="Times New Roman" w:cs="Times New Roman"/>
      <w:b/>
      <w:bCs w:val="0"/>
      <w:color w:val="000000" w:themeColor="text1"/>
      <w:sz w:val="24"/>
      <w:szCs w:val="24"/>
    </w:rPr>
  </w:style>
  <w:style w:type="paragraph" w:customStyle="1" w:styleId="headings3">
    <w:name w:val="headings 3"/>
    <w:basedOn w:val="Heading3"/>
    <w:link w:val="headings3Char"/>
    <w:semiHidden/>
    <w:qFormat/>
    <w:rsid w:val="00FE6446"/>
    <w:pPr>
      <w:numPr>
        <w:ilvl w:val="0"/>
        <w:numId w:val="0"/>
      </w:numPr>
      <w:tabs>
        <w:tab w:val="left" w:pos="851"/>
      </w:tabs>
      <w:spacing w:before="0"/>
    </w:pPr>
    <w:rPr>
      <w:bCs w:val="0"/>
    </w:rPr>
  </w:style>
  <w:style w:type="character" w:styleId="UnresolvedMention">
    <w:name w:val="Unresolved Mention"/>
    <w:basedOn w:val="DefaultParagraphFont"/>
    <w:uiPriority w:val="99"/>
    <w:semiHidden/>
    <w:unhideWhenUsed/>
    <w:rsid w:val="00E02E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 w:id="1238443784">
      <w:bodyDiv w:val="1"/>
      <w:marLeft w:val="0"/>
      <w:marRight w:val="0"/>
      <w:marTop w:val="0"/>
      <w:marBottom w:val="0"/>
      <w:divBdr>
        <w:top w:val="none" w:sz="0" w:space="0" w:color="auto"/>
        <w:left w:val="none" w:sz="0" w:space="0" w:color="auto"/>
        <w:bottom w:val="none" w:sz="0" w:space="0" w:color="auto"/>
        <w:right w:val="none" w:sz="0" w:space="0" w:color="auto"/>
      </w:divBdr>
    </w:div>
    <w:div w:id="15666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hyperlink" Target="https://metering-app.web.app"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hyperlink" Target="https://github.com/JesseAyegba/metering-web"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hyperlink" Target="https://github.com/JesseAyegba/metering"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9</TotalTime>
  <Pages>55</Pages>
  <Words>22601</Words>
  <Characters>128829</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486</cp:revision>
  <dcterms:created xsi:type="dcterms:W3CDTF">2021-03-27T07:07:00Z</dcterms:created>
  <dcterms:modified xsi:type="dcterms:W3CDTF">2021-07-22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